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E2F26D" w14:textId="430767AA" w:rsidR="001B4483" w:rsidRDefault="005A3700">
      <w:r>
        <w:t xml:space="preserve">Comparing </w:t>
      </w:r>
      <w:proofErr w:type="spellStart"/>
      <w:r>
        <w:t>metagenomica</w:t>
      </w:r>
      <w:proofErr w:type="spellEnd"/>
      <w:r>
        <w:t xml:space="preserve"> and total RNA-Seq for freshwater microbiome assessments</w:t>
      </w:r>
    </w:p>
    <w:p w14:paraId="0E20B2E9" w14:textId="177C596E" w:rsidR="005A3700" w:rsidRDefault="005A3700"/>
    <w:p w14:paraId="187FA110" w14:textId="66550263" w:rsidR="005A3700" w:rsidRDefault="005A3700">
      <w:r>
        <w:t>Intro</w:t>
      </w:r>
    </w:p>
    <w:p w14:paraId="66497A96" w14:textId="2BF0B88A" w:rsidR="005A3700" w:rsidRDefault="005A3700"/>
    <w:p w14:paraId="4CE45D20" w14:textId="10EAF66F" w:rsidR="005A3700" w:rsidRDefault="005A3700" w:rsidP="005A3700">
      <w:pPr>
        <w:pStyle w:val="ListParagraph"/>
        <w:numPr>
          <w:ilvl w:val="0"/>
          <w:numId w:val="1"/>
        </w:numPr>
      </w:pPr>
      <w:r>
        <w:t xml:space="preserve">Freshwater biomonitoring </w:t>
      </w:r>
      <w:r w:rsidR="00EE3DBD">
        <w:t>why</w:t>
      </w:r>
    </w:p>
    <w:p w14:paraId="5AC8F785" w14:textId="287ABEAA" w:rsidR="005A3700" w:rsidRDefault="005A3700" w:rsidP="005A3700">
      <w:pPr>
        <w:pStyle w:val="ListParagraph"/>
        <w:numPr>
          <w:ilvl w:val="0"/>
          <w:numId w:val="1"/>
        </w:numPr>
      </w:pPr>
      <w:r>
        <w:t>Entire community inclusion advocated</w:t>
      </w:r>
    </w:p>
    <w:p w14:paraId="07F13D34" w14:textId="2C575BD6" w:rsidR="00222941" w:rsidRDefault="00222941" w:rsidP="005A3700">
      <w:pPr>
        <w:pStyle w:val="ListParagraph"/>
        <w:numPr>
          <w:ilvl w:val="0"/>
          <w:numId w:val="1"/>
        </w:numPr>
      </w:pPr>
      <w:r>
        <w:t>Not possible with traditional methods, but DNA based</w:t>
      </w:r>
    </w:p>
    <w:p w14:paraId="60AC8F92" w14:textId="7D04071A" w:rsidR="005A3700" w:rsidRDefault="005A3700" w:rsidP="005A3700">
      <w:pPr>
        <w:pStyle w:val="ListParagraph"/>
        <w:numPr>
          <w:ilvl w:val="0"/>
          <w:numId w:val="1"/>
        </w:numPr>
      </w:pPr>
      <w:r>
        <w:t xml:space="preserve">Shotgun </w:t>
      </w:r>
      <w:proofErr w:type="spellStart"/>
      <w:r>
        <w:t>seqiencog</w:t>
      </w:r>
      <w:proofErr w:type="spellEnd"/>
      <w:r>
        <w:t xml:space="preserve"> based approaches, such as </w:t>
      </w:r>
      <w:proofErr w:type="spellStart"/>
      <w:r>
        <w:t>metagenomcis</w:t>
      </w:r>
      <w:proofErr w:type="spellEnd"/>
      <w:r>
        <w:t xml:space="preserve"> and metatranscriptomics, present such an option while avoiding primer bias common in </w:t>
      </w:r>
      <w:proofErr w:type="spellStart"/>
      <w:r>
        <w:t>metabracodng</w:t>
      </w:r>
      <w:proofErr w:type="spellEnd"/>
    </w:p>
    <w:p w14:paraId="1E916EDA" w14:textId="77F27574" w:rsidR="005A3700" w:rsidRDefault="005A3700" w:rsidP="005A3700">
      <w:pPr>
        <w:pStyle w:val="ListParagraph"/>
        <w:numPr>
          <w:ilvl w:val="0"/>
          <w:numId w:val="1"/>
        </w:numPr>
      </w:pPr>
      <w:r>
        <w:t xml:space="preserve">metagenomics just small percentage of </w:t>
      </w:r>
      <w:r w:rsidR="00EE3DBD">
        <w:t xml:space="preserve">most common microbial barcodes </w:t>
      </w:r>
      <w:proofErr w:type="spellStart"/>
      <w:r w:rsidR="00EE3DBD">
        <w:t>ssu</w:t>
      </w:r>
      <w:proofErr w:type="spellEnd"/>
      <w:r w:rsidR="00EE3DBD">
        <w:t xml:space="preserve"> and </w:t>
      </w:r>
      <w:proofErr w:type="spellStart"/>
      <w:r w:rsidR="00EE3DBD">
        <w:t>lsu</w:t>
      </w:r>
      <w:proofErr w:type="spellEnd"/>
    </w:p>
    <w:p w14:paraId="7DA48AEA" w14:textId="7DD61C39" w:rsidR="005A3700" w:rsidRDefault="005A3700" w:rsidP="005A3700">
      <w:pPr>
        <w:pStyle w:val="ListParagraph"/>
        <w:numPr>
          <w:ilvl w:val="0"/>
          <w:numId w:val="1"/>
        </w:numPr>
      </w:pPr>
      <w:r>
        <w:t xml:space="preserve">In comparison, total RNA-Seq natural enrichment for </w:t>
      </w:r>
      <w:proofErr w:type="spellStart"/>
      <w:r>
        <w:t>ssu</w:t>
      </w:r>
      <w:proofErr w:type="spellEnd"/>
      <w:r>
        <w:t xml:space="preserve"> and </w:t>
      </w:r>
      <w:proofErr w:type="spellStart"/>
      <w:r>
        <w:t>lsu</w:t>
      </w:r>
      <w:proofErr w:type="spellEnd"/>
      <w:r>
        <w:t>, and can be even further used for mRNA analysis</w:t>
      </w:r>
      <w:r w:rsidR="00EE3DBD">
        <w:t xml:space="preserve"> (used in soil and cow gut studies)</w:t>
      </w:r>
    </w:p>
    <w:p w14:paraId="5792FC33" w14:textId="7CA94528" w:rsidR="005A3700" w:rsidRDefault="005A3700" w:rsidP="005A3700">
      <w:pPr>
        <w:pStyle w:val="ListParagraph"/>
        <w:numPr>
          <w:ilvl w:val="0"/>
          <w:numId w:val="1"/>
        </w:numPr>
      </w:pPr>
      <w:proofErr w:type="spellStart"/>
      <w:r>
        <w:t>Comparsion</w:t>
      </w:r>
      <w:proofErr w:type="spellEnd"/>
      <w:r>
        <w:t xml:space="preserve"> of both </w:t>
      </w:r>
      <w:r w:rsidR="00EE3DBD">
        <w:t>methods needed</w:t>
      </w:r>
    </w:p>
    <w:p w14:paraId="2875C4D6" w14:textId="628D9820" w:rsidR="00EE3DBD" w:rsidRDefault="00EE3DBD" w:rsidP="00EE3DBD">
      <w:r>
        <w:t xml:space="preserve">(extraction of </w:t>
      </w:r>
      <w:proofErr w:type="spellStart"/>
      <w:r>
        <w:t>ssu</w:t>
      </w:r>
      <w:proofErr w:type="spellEnd"/>
      <w:r>
        <w:t xml:space="preserve"> reads from data, </w:t>
      </w:r>
      <w:proofErr w:type="spellStart"/>
      <w:r>
        <w:t>metaxa</w:t>
      </w:r>
      <w:proofErr w:type="spellEnd"/>
      <w:r>
        <w:t xml:space="preserve">, but assembly preferred, quince 2017 and </w:t>
      </w:r>
      <w:proofErr w:type="spellStart"/>
      <w:r>
        <w:t>anders</w:t>
      </w:r>
      <w:proofErr w:type="spellEnd"/>
      <w:r>
        <w:t xml:space="preserve"> paper)</w:t>
      </w:r>
    </w:p>
    <w:p w14:paraId="6D11F4FD" w14:textId="77777777" w:rsidR="00EE3DBD" w:rsidRDefault="00EE3DBD">
      <w:r>
        <w:br w:type="page"/>
      </w:r>
    </w:p>
    <w:p w14:paraId="72C74ACD" w14:textId="52AE4C23" w:rsidR="00EE3DBD" w:rsidRDefault="00EE3DBD" w:rsidP="00EE3DBD">
      <w:r>
        <w:lastRenderedPageBreak/>
        <w:t>Introduction</w:t>
      </w:r>
    </w:p>
    <w:p w14:paraId="03ABC4F8" w14:textId="77777777" w:rsidR="00EE3DBD" w:rsidRDefault="00EE3DBD" w:rsidP="00EE3DBD"/>
    <w:p w14:paraId="7F4EE7A8" w14:textId="4F77489E" w:rsidR="00EE3DBD" w:rsidRDefault="00EE3DBD" w:rsidP="00EE3DBD">
      <w:pPr>
        <w:spacing w:line="360" w:lineRule="auto"/>
        <w:ind w:firstLine="576"/>
        <w:jc w:val="both"/>
        <w:rPr>
          <w:rFonts w:ascii="Calibri" w:hAnsi="Calibri" w:cs="Calibri"/>
        </w:rPr>
      </w:pPr>
      <w:r w:rsidRPr="00B94B64">
        <w:rPr>
          <w:rFonts w:ascii="Calibri" w:hAnsi="Calibri" w:cs="Calibri"/>
        </w:rPr>
        <w:t>Freshwater</w:t>
      </w:r>
      <w:r>
        <w:rPr>
          <w:rFonts w:ascii="Calibri" w:hAnsi="Calibri" w:cs="Calibri"/>
        </w:rPr>
        <w:t xml:space="preserve"> is</w:t>
      </w:r>
      <w:r w:rsidRPr="00B94B64">
        <w:rPr>
          <w:rFonts w:ascii="Calibri" w:hAnsi="Calibri" w:cs="Calibri"/>
        </w:rPr>
        <w:t xml:space="preserve"> </w:t>
      </w:r>
      <w:r>
        <w:rPr>
          <w:rFonts w:ascii="Calibri" w:hAnsi="Calibri" w:cs="Calibri"/>
        </w:rPr>
        <w:t>valuable for economic productivity, ecosystem resilience, and</w:t>
      </w:r>
      <w:r w:rsidRPr="00B94B64">
        <w:rPr>
          <w:rFonts w:ascii="Calibri" w:hAnsi="Calibri" w:cs="Calibri"/>
        </w:rPr>
        <w:t xml:space="preserve"> for maintaining ecosystem services, </w:t>
      </w:r>
      <w:r>
        <w:rPr>
          <w:rFonts w:ascii="Calibri" w:hAnsi="Calibri" w:cs="Calibri"/>
        </w:rPr>
        <w:t>including</w:t>
      </w:r>
      <w:r w:rsidRPr="00B94B64">
        <w:rPr>
          <w:rFonts w:ascii="Calibri" w:hAnsi="Calibri" w:cs="Calibri"/>
        </w:rPr>
        <w:t xml:space="preserve"> the supply of clean consumable water </w:t>
      </w:r>
      <w:r>
        <w:rPr>
          <w:rStyle w:val="FootnoteReference"/>
          <w:rFonts w:ascii="Calibri" w:hAnsi="Calibri" w:cs="Calibri"/>
        </w:rPr>
        <w:fldChar w:fldCharType="begin" w:fldLock="1"/>
      </w:r>
      <w:r w:rsidR="002C57A6">
        <w:rPr>
          <w:rFonts w:ascii="Calibri" w:hAnsi="Calibri" w:cs="Calibri"/>
        </w:rPr>
        <w:instrText>ADDIN CSL_CITATION {"citationItems":[{"id":"ITEM-1","itemData":{"DOI":"10.1017/S1464793105006950","ISBN":"1464-7931","ISSN":"14647931","PMID":"16336747","abstract":"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author":[{"dropping-particle":"","family":"Dudgeon","given":"David","non-dropping-particle":"","parse-names":false,"suffix":""},{"dropping-particle":"","family":"Arthington","given":"Angela H.","non-dropping-particle":"","parse-names":false,"suffix":""},{"dropping-particle":"","family":"Gessner","given":"Mark O.","non-dropping-particle":"","parse-names":false,"suffix":""},{"dropping-particle":"","family":"Kawabata","given":"Zen Ichiro","non-dropping-particle":"","parse-names":false,"suffix":""},{"dropping-particle":"","family":"Knowler","given":"Duncan J.","non-dropping-particle":"","parse-names":false,"suffix":""},{"dropping-particle":"","family":"Lévêque","given":"Christian","non-dropping-particle":"","parse-names":false,"suffix":""},{"dropping-particle":"","family":"Naiman","given":"Robert J.","non-dropping-particle":"","parse-names":false,"suffix":""},{"dropping-particle":"","family":"Prieur-Richard","given":"Anne Hélène","non-dropping-particle":"","parse-names":false,"suffix":""},{"dropping-particle":"","family":"Soto","given":"Doris","non-dropping-particle":"","parse-names":false,"suffix":""},{"dropping-particle":"","family":"Stiassny","given":"Melanie L.J.","non-dropping-particle":"","parse-names":false,"suffix":""},{"dropping-particle":"","family":"Sullivan","given":"Caroline A.","non-dropping-particle":"","parse-names":false,"suffix":""}],"container-title":"Biological Reviews of the Cambridge Philosophical Society","id":"ITEM-1","issue":"2","issued":{"date-parts":[["2006"]]},"page":"163-182","title":"Freshwater biodiversity: Importance, threats, status and conservation challenges","type":"article-journal","volume":"81"},"uris":["http://www.mendeley.com/documents/?uuid=f9c12c82-c3c4-4f17-a549-a8015e49bf99"]}],"mendeley":{"formattedCitation":"(Dudgeon et al., 2006)","manualFormatting":"(reviewed in Dudgeon et al. 2006)","plainTextFormattedCitation":"(Dudgeon et al., 2006)","previouslyFormattedCitation":"(Dudgeon et al., 2006)"},"properties":{"noteIndex":0},"schema":"https://github.com/citation-style-language/schema/raw/master/csl-citation.json"}</w:instrText>
      </w:r>
      <w:r>
        <w:rPr>
          <w:rStyle w:val="FootnoteReference"/>
          <w:rFonts w:ascii="Calibri" w:hAnsi="Calibri" w:cs="Calibri"/>
        </w:rPr>
        <w:fldChar w:fldCharType="separate"/>
      </w:r>
      <w:r>
        <w:rPr>
          <w:rFonts w:ascii="Calibri" w:hAnsi="Calibri" w:cs="Calibri"/>
          <w:noProof/>
        </w:rPr>
        <w:t>(reviewed in Dudgeon et al. 2006)</w:t>
      </w:r>
      <w:r>
        <w:rPr>
          <w:rStyle w:val="FootnoteReference"/>
          <w:rFonts w:ascii="Calibri" w:hAnsi="Calibri" w:cs="Calibri"/>
        </w:rPr>
        <w:fldChar w:fldCharType="end"/>
      </w:r>
      <w:r w:rsidRPr="00B94B64">
        <w:rPr>
          <w:rFonts w:ascii="Calibri" w:hAnsi="Calibri" w:cs="Calibri"/>
        </w:rPr>
        <w:t>.</w:t>
      </w:r>
      <w:r>
        <w:rPr>
          <w:rFonts w:ascii="Calibri" w:hAnsi="Calibri" w:cs="Calibri"/>
        </w:rPr>
        <w:t xml:space="preserve"> </w:t>
      </w:r>
      <w:r w:rsidRPr="00B94B64">
        <w:rPr>
          <w:rFonts w:ascii="Calibri" w:hAnsi="Calibri" w:cs="Calibri"/>
        </w:rPr>
        <w:t>However, freshwater</w:t>
      </w:r>
      <w:r w:rsidR="004D5825">
        <w:rPr>
          <w:rFonts w:ascii="Calibri" w:hAnsi="Calibri" w:cs="Calibri"/>
        </w:rPr>
        <w:t xml:space="preserve"> systems</w:t>
      </w:r>
      <w:r w:rsidRPr="00B94B64">
        <w:rPr>
          <w:rFonts w:ascii="Calibri" w:hAnsi="Calibri" w:cs="Calibri"/>
        </w:rPr>
        <w:t xml:space="preserve"> are heavily impacted by agricultural and industrial pollution</w:t>
      </w:r>
      <w:r>
        <w:rPr>
          <w:rFonts w:ascii="Calibri" w:hAnsi="Calibri" w:cs="Calibri"/>
        </w:rPr>
        <w:t xml:space="preserve">, </w:t>
      </w:r>
      <w:r w:rsidRPr="00B94B64">
        <w:rPr>
          <w:rFonts w:ascii="Calibri" w:hAnsi="Calibri" w:cs="Calibri"/>
        </w:rPr>
        <w:t xml:space="preserve">habitat fragmentation </w:t>
      </w:r>
      <w:r>
        <w:rPr>
          <w:rFonts w:ascii="Calibri" w:hAnsi="Calibri" w:cs="Calibri"/>
        </w:rPr>
        <w:t>(</w:t>
      </w:r>
      <w:r w:rsidRPr="00B94B64">
        <w:rPr>
          <w:rFonts w:ascii="Calibri" w:hAnsi="Calibri" w:cs="Calibri"/>
        </w:rPr>
        <w:t>wetland drainage, river straightening, and dam building</w:t>
      </w:r>
      <w:r>
        <w:rPr>
          <w:rFonts w:ascii="Calibri" w:hAnsi="Calibri" w:cs="Calibri"/>
        </w:rPr>
        <w:t xml:space="preserve">), and the introduction of invasive species </w:t>
      </w:r>
      <w:r>
        <w:rPr>
          <w:rFonts w:ascii="Calibri" w:hAnsi="Calibri" w:cs="Calibri"/>
        </w:rPr>
        <w:fldChar w:fldCharType="begin" w:fldLock="1"/>
      </w:r>
      <w:r w:rsidR="002C57A6">
        <w:rPr>
          <w:rFonts w:ascii="Calibri" w:hAnsi="Calibri" w:cs="Calibri"/>
        </w:rPr>
        <w:instrText>ADDIN CSL_CITATION {"citationItems":[{"id":"ITEM-1","itemData":{"DOI":"10.1016/j.baae.2006.05.008","ISBN":"4042816576","ISSN":"16180089","PMID":"2983","abstract":"{A figure is presented}. © 2006 Gesellschaft für Ökologie.","author":[{"dropping-particle":"","family":"Jensen","given":"Kai","non-dropping-particle":"","parse-names":false,"suffix":""},{"dropping-particle":"","family":"Trepel","given":"Michael","non-dropping-particle":"","parse-names":false,"suffix":""},{"dropping-particle":"","family":"Merritt","given":"David","non-dropping-particle":"","parse-names":false,"suffix":""},{"dropping-particle":"","family":"Rosenthal","given":"Gert","non-dropping-particle":"","parse-names":false,"suffix":""}],"container-title":"Basic and Applied Ecology","id":"ITEM-1","issue":"5","issued":{"date-parts":[["2006"]]},"note":"wasser verschlechtert sich","page":"383-387","title":"Restoration ecology of river valleys","type":"article-journal","volume":"7"},"uris":["http://www.mendeley.com/documents/?uuid=4ee1a1ff-80c1-4e93-87a0-6c9d193e01f1"]},{"id":"ITEM-2","itemData":{"DOI":"10.1007/s10530-005-0232-2","ISBN":"1053000502","ISSN":"13873547","abstract":"Freshwater aquatic organisms in North America are disproportionately imperilled when compared to their terrestrial counterparts due to widespread habitat alteration, pollution, overexploitation and the introduction of alien species. In this review, we examine the threat factors contributing to the endangerment of freshwater fishes and molluscs in Canada and further examine the nature of alien invasive species introductions affecting aquatic species at risk. Habitat loss and degradation is the predominant threat factor for Canadian freshwater fishes and molluscs that are listed as Extinct, Extirpated, Endangered and Threatened. Alien invasive species are the second most prevalent threat for fishes, affecting 26 of 41 listed species. Alien invasive species are a threat in most parts of Canada where listed fishes are found. Most (65%) of the alien invasive species affecting listed fishes are the result of intentional introductions related to sport fishing, and the majority of these introductions are unauthorized. Fifteen fishes and two plant species are cited as alien invasive species that impact listed fishes with brown bullhead (Ameiurus nebulosus) and pumpkinseed (Lepomis gibbosus) being the most prevalent. Alien species are a threat to 6 of 11 listed mollusc species. All six species are threatened by the alien zebra mussel (Dreissena polymorpha) in the Great Lakes basin. © Springer 2006.","author":[{"dropping-particle":"","family":"Dextrase","given":"Alan J.","non-dropping-particle":"","parse-names":false,"suffix":""},{"dropping-particle":"","family":"Mandrak","given":"Nicholas E.","non-dropping-particle":"","parse-names":false,"suffix":""}],"container-title":"Biological Invasions","id":"ITEM-2","issue":"1","issued":{"date-parts":[["2006"]]},"page":"13-24","title":"Impacts of alien invasive species on freshwater fauna at risk in Canada","type":"article-journal","volume":"8"},"uris":["http://www.mendeley.com/documents/?uuid=daa4169c-7740-4e39-9fe4-c1f944d4a214"]}],"mendeley":{"formattedCitation":"(Dextrase and Mandrak, 2006; Jensen et al., 2006)","plainTextFormattedCitation":"(Dextrase and Mandrak, 2006; Jensen et al., 2006)","previouslyFormattedCitation":"(Dextrase and Mandrak, 2006; Jensen et al., 2006)"},"properties":{"noteIndex":0},"schema":"https://github.com/citation-style-language/schema/raw/master/csl-citation.json"}</w:instrText>
      </w:r>
      <w:r>
        <w:rPr>
          <w:rFonts w:ascii="Calibri" w:hAnsi="Calibri" w:cs="Calibri"/>
        </w:rPr>
        <w:fldChar w:fldCharType="separate"/>
      </w:r>
      <w:r w:rsidR="00222941" w:rsidRPr="00222941">
        <w:rPr>
          <w:rFonts w:ascii="Calibri" w:hAnsi="Calibri" w:cs="Calibri"/>
          <w:noProof/>
        </w:rPr>
        <w:t>(Dextrase and Mandrak, 2006; Jensen et al., 2006)</w:t>
      </w:r>
      <w:r>
        <w:rPr>
          <w:rFonts w:ascii="Calibri" w:hAnsi="Calibri" w:cs="Calibri"/>
        </w:rPr>
        <w:fldChar w:fldCharType="end"/>
      </w:r>
      <w:r w:rsidRPr="00B94B64">
        <w:rPr>
          <w:rFonts w:ascii="Calibri" w:hAnsi="Calibri" w:cs="Calibri"/>
        </w:rPr>
        <w:t>. Consequently, freshwater</w:t>
      </w:r>
      <w:r w:rsidR="004D5825">
        <w:rPr>
          <w:rFonts w:ascii="Calibri" w:hAnsi="Calibri" w:cs="Calibri"/>
        </w:rPr>
        <w:t xml:space="preserve"> systems</w:t>
      </w:r>
      <w:r w:rsidRPr="00B94B64">
        <w:rPr>
          <w:rFonts w:ascii="Calibri" w:hAnsi="Calibri" w:cs="Calibri"/>
        </w:rPr>
        <w:t xml:space="preserve"> </w:t>
      </w:r>
      <w:r>
        <w:rPr>
          <w:rFonts w:ascii="Calibri" w:hAnsi="Calibri" w:cs="Calibri"/>
        </w:rPr>
        <w:t>belong to</w:t>
      </w:r>
      <w:r w:rsidRPr="00B94B64">
        <w:rPr>
          <w:rFonts w:ascii="Calibri" w:hAnsi="Calibri" w:cs="Calibri"/>
        </w:rPr>
        <w:t xml:space="preserve"> the most threatened ecosystems with some of the highest rates of species loss </w:t>
      </w:r>
      <w:r>
        <w:rPr>
          <w:rStyle w:val="FootnoteReference"/>
          <w:rFonts w:ascii="Calibri" w:hAnsi="Calibri" w:cs="Calibri"/>
        </w:rPr>
        <w:fldChar w:fldCharType="begin" w:fldLock="1"/>
      </w:r>
      <w:r w:rsidR="002C57A6">
        <w:rPr>
          <w:rFonts w:ascii="Calibri" w:hAnsi="Calibri" w:cs="Calibri"/>
        </w:rPr>
        <w:instrText>ADDIN CSL_CITATION {"citationItems":[{"id":"ITEM-1","itemData":{"DOI":"10.1017/S0376892902000097","ISBN":"1469-4387","ISSN":"03768929","PMID":"16228437","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author":[{"dropping-particle":"","family":"Malmqvist","given":"Björn","non-dropping-particle":"","parse-names":false,"suffix":""},{"dropping-particle":"","family":"Rundle","given":"Simon","non-dropping-particle":"","parse-names":false,"suffix":""}],"container-title":"Environmental Conservation","id":"ITEM-1","issue":"2","issued":{"date-parts":[["2002"]]},"page":"134-153","title":"Threats to the running water ecosystems of the world","type":"article-journal","volume":"29"},"uris":["http://www.mendeley.com/documents/?uuid=04422fd2-9ac0-406d-ad30-1e687d44e816"]}],"mendeley":{"formattedCitation":"(Malmqvist and Rundle, 2002)","plainTextFormattedCitation":"(Malmqvist and Rundle, 2002)","previouslyFormattedCitation":"(Malmqvist and Rundle, 2002)"},"properties":{"noteIndex":0},"schema":"https://github.com/citation-style-language/schema/raw/master/csl-citation.json"}</w:instrText>
      </w:r>
      <w:r>
        <w:rPr>
          <w:rStyle w:val="FootnoteReference"/>
          <w:rFonts w:ascii="Calibri" w:hAnsi="Calibri" w:cs="Calibri"/>
        </w:rPr>
        <w:fldChar w:fldCharType="separate"/>
      </w:r>
      <w:r w:rsidR="00222941" w:rsidRPr="00222941">
        <w:rPr>
          <w:rFonts w:ascii="Calibri" w:hAnsi="Calibri" w:cs="Calibri"/>
          <w:bCs/>
          <w:noProof/>
          <w:lang w:val="en-US"/>
        </w:rPr>
        <w:t>(Malmqvist and Rundle, 2002)</w:t>
      </w:r>
      <w:r>
        <w:rPr>
          <w:rStyle w:val="FootnoteReference"/>
          <w:rFonts w:ascii="Calibri" w:hAnsi="Calibri" w:cs="Calibri"/>
        </w:rPr>
        <w:fldChar w:fldCharType="end"/>
      </w:r>
      <w:r w:rsidRPr="00B94B64">
        <w:rPr>
          <w:rFonts w:ascii="Calibri" w:hAnsi="Calibri" w:cs="Calibri"/>
        </w:rPr>
        <w:t>.</w:t>
      </w:r>
    </w:p>
    <w:p w14:paraId="627BD567" w14:textId="3DBB7928" w:rsidR="00EE3DBD" w:rsidRDefault="00EE3DBD" w:rsidP="00222941">
      <w:pPr>
        <w:spacing w:line="360" w:lineRule="auto"/>
        <w:ind w:firstLine="576"/>
        <w:jc w:val="both"/>
        <w:rPr>
          <w:rFonts w:ascii="Calibri" w:hAnsi="Calibri" w:cs="Calibri"/>
        </w:rPr>
      </w:pPr>
      <w:r w:rsidRPr="00B94B64">
        <w:rPr>
          <w:rFonts w:ascii="Calibri" w:hAnsi="Calibri" w:cs="Calibri"/>
        </w:rPr>
        <w:t xml:space="preserve"> </w:t>
      </w:r>
      <w:r>
        <w:rPr>
          <w:rFonts w:ascii="Calibri" w:hAnsi="Calibri" w:cs="Calibri"/>
        </w:rPr>
        <w:t xml:space="preserve">To prevent this species loss, the natural status of freshwater </w:t>
      </w:r>
      <w:r w:rsidR="004D5825">
        <w:rPr>
          <w:rFonts w:ascii="Calibri" w:hAnsi="Calibri" w:cs="Calibri"/>
        </w:rPr>
        <w:t xml:space="preserve">bodies </w:t>
      </w:r>
      <w:r>
        <w:rPr>
          <w:rFonts w:ascii="Calibri" w:hAnsi="Calibri" w:cs="Calibri"/>
        </w:rPr>
        <w:t xml:space="preserve">needs to be protected, preserved, and restored. </w:t>
      </w:r>
      <w:r w:rsidR="004D5825">
        <w:rPr>
          <w:rFonts w:ascii="Calibri" w:hAnsi="Calibri" w:cs="Calibri"/>
        </w:rPr>
        <w:t>Therefore, the ecological status of individual freshwater bodies must be identified. This</w:t>
      </w:r>
      <w:r w:rsidR="00222941">
        <w:rPr>
          <w:rFonts w:ascii="Calibri" w:hAnsi="Calibri" w:cs="Calibri"/>
        </w:rPr>
        <w:t xml:space="preserve"> knowledge help</w:t>
      </w:r>
      <w:r w:rsidR="004D5825">
        <w:rPr>
          <w:rFonts w:ascii="Calibri" w:hAnsi="Calibri" w:cs="Calibri"/>
        </w:rPr>
        <w:t xml:space="preserve"> to determine if </w:t>
      </w:r>
      <w:r w:rsidR="00222941">
        <w:rPr>
          <w:rFonts w:ascii="Calibri" w:hAnsi="Calibri" w:cs="Calibri"/>
        </w:rPr>
        <w:t>a freshwater body’s</w:t>
      </w:r>
      <w:r w:rsidR="004D5825">
        <w:rPr>
          <w:rFonts w:ascii="Calibri" w:hAnsi="Calibri" w:cs="Calibri"/>
        </w:rPr>
        <w:t xml:space="preserve"> natural status is threatened and if restoration </w:t>
      </w:r>
      <w:r w:rsidR="004D5825" w:rsidRPr="004D5825">
        <w:rPr>
          <w:rFonts w:ascii="Calibri" w:hAnsi="Calibri" w:cs="Calibri"/>
        </w:rPr>
        <w:t xml:space="preserve">strategies </w:t>
      </w:r>
      <w:r w:rsidR="004D5825">
        <w:rPr>
          <w:rFonts w:ascii="Calibri" w:hAnsi="Calibri" w:cs="Calibri"/>
        </w:rPr>
        <w:t>need to be applied.</w:t>
      </w:r>
      <w:r w:rsidR="00222941">
        <w:rPr>
          <w:rFonts w:ascii="Calibri" w:hAnsi="Calibri" w:cs="Calibri"/>
        </w:rPr>
        <w:t xml:space="preserve"> </w:t>
      </w:r>
      <w:r>
        <w:rPr>
          <w:rFonts w:ascii="Calibri" w:hAnsi="Calibri" w:cs="Calibri"/>
        </w:rPr>
        <w:t>Th</w:t>
      </w:r>
      <w:r w:rsidR="00222941">
        <w:rPr>
          <w:rFonts w:ascii="Calibri" w:hAnsi="Calibri" w:cs="Calibri"/>
        </w:rPr>
        <w:t>e</w:t>
      </w:r>
      <w:r>
        <w:rPr>
          <w:rFonts w:ascii="Calibri" w:hAnsi="Calibri" w:cs="Calibri"/>
        </w:rPr>
        <w:t xml:space="preserve"> determination </w:t>
      </w:r>
      <w:r w:rsidR="00222941">
        <w:rPr>
          <w:rFonts w:ascii="Calibri" w:hAnsi="Calibri" w:cs="Calibri"/>
        </w:rPr>
        <w:t xml:space="preserve">of an ecological status </w:t>
      </w:r>
      <w:r>
        <w:rPr>
          <w:rFonts w:ascii="Calibri" w:hAnsi="Calibri" w:cs="Calibri"/>
        </w:rPr>
        <w:t>is accomplished by freshwater biomonitoring</w:t>
      </w:r>
      <w:r w:rsidR="004D5825">
        <w:rPr>
          <w:rFonts w:ascii="Calibri" w:hAnsi="Calibri" w:cs="Calibri"/>
        </w:rPr>
        <w:t>.</w:t>
      </w:r>
    </w:p>
    <w:p w14:paraId="6D6FBCDC" w14:textId="5C23C44D" w:rsidR="004D5825" w:rsidRDefault="004D5825" w:rsidP="004D5825">
      <w:pPr>
        <w:spacing w:line="360" w:lineRule="auto"/>
        <w:jc w:val="both"/>
        <w:rPr>
          <w:rFonts w:ascii="Calibri" w:hAnsi="Calibri" w:cs="Calibri"/>
        </w:rPr>
      </w:pPr>
    </w:p>
    <w:p w14:paraId="34F516E2" w14:textId="1E64495C" w:rsidR="002C57A6" w:rsidRDefault="00222941" w:rsidP="002C57A6">
      <w:pPr>
        <w:spacing w:line="360" w:lineRule="auto"/>
        <w:ind w:firstLine="576"/>
        <w:jc w:val="both"/>
        <w:rPr>
          <w:rFonts w:ascii="Calibri" w:hAnsi="Calibri" w:cs="Calibri"/>
        </w:rPr>
      </w:pPr>
      <w:r>
        <w:rPr>
          <w:rFonts w:ascii="Calibri" w:hAnsi="Calibri" w:cs="Calibri"/>
        </w:rPr>
        <w:t xml:space="preserve">Traditionally, </w:t>
      </w:r>
      <w:r>
        <w:t>freshwater biomonitoring</w:t>
      </w:r>
      <w:r w:rsidRPr="00B94B64">
        <w:t xml:space="preserve"> is </w:t>
      </w:r>
      <w:r>
        <w:t>assessed with</w:t>
      </w:r>
      <w:r w:rsidRPr="00B94B64">
        <w:t xml:space="preserve"> </w:t>
      </w:r>
      <w:r>
        <w:t xml:space="preserve">bioindicators, </w:t>
      </w:r>
      <w:r>
        <w:rPr>
          <w:rFonts w:ascii="Calibri" w:hAnsi="Calibri" w:cs="Calibri"/>
        </w:rPr>
        <w:t xml:space="preserve">most commonly </w:t>
      </w:r>
      <w:r w:rsidRPr="00B94B64">
        <w:t>benthic macroinvertebrates</w:t>
      </w:r>
      <w:r>
        <w:t xml:space="preserve">, but also </w:t>
      </w:r>
      <w:r w:rsidRPr="00B94B64">
        <w:t>diatoms, macrophytes,</w:t>
      </w:r>
      <w:r>
        <w:t xml:space="preserve"> zooplankton, and</w:t>
      </w:r>
      <w:r w:rsidRPr="00B94B64">
        <w:t xml:space="preserve"> fish</w:t>
      </w:r>
      <w:r>
        <w:t xml:space="preserve"> </w:t>
      </w:r>
      <w:r>
        <w:rPr>
          <w:rStyle w:val="FootnoteReference"/>
        </w:rPr>
        <w:fldChar w:fldCharType="begin" w:fldLock="1"/>
      </w:r>
      <w:r w:rsidR="002C57A6">
        <w:instrText>ADDIN CSL_CITATION {"citationItems":[{"id":"ITEM-1","itemData":{"author":[{"dropping-particle":"","family":"Bellinger","given":"Edward G.","non-dropping-particle":"","parse-names":false,"suffix":""},{"dropping-particle":"","family":"Sigee","given":"David C.","non-dropping-particle":"","parse-names":false,"suffix":""}],"edition":"2nd","id":"ITEM-1","issued":{"date-parts":[["2015"]]},"number-of-pages":"101 pp.","publisher":"John Wiley &amp; Sons Ltd","publisher-place":"Chichester, West Sussex","title":"Freshwater Algae - Identification, Enumeration and Use as Bioindicators","type":"book"},"uris":["http://www.mendeley.com/documents/?uuid=076a995a-5eec-49ed-acdb-fbcb306f72ed"]},{"id":"ITEM-2","itemData":{"DOI":"10.1007/s10750-006-0175-3","ISSN":"0018-8158","abstract":"The paper presents a new index for assessing water trophy and organic pollution. It is based on only true aquatic macrophytes – being calculated on species score, coefficient of ecological amplitude and degree of cover. The method was tested in an acidic lowland river and an alkaline mountain river, and is shown to be validated by bio-indication scales based on macrophyte communities. The practical interest is discussed regarding the Water Framework Directive.","author":[{"dropping-particle":"","family":"Haury","given":"J.","non-dropping-particle":"","parse-names":false,"suffix":""},{"dropping-particle":"","family":"Peltre","given":"M. -C.","non-dropping-particle":"","parse-names":false,"suffix":""},{"dropping-particle":"","family":"Trémolières","given":"M.","non-dropping-particle":"","parse-names":false,"suffix":""},{"dropping-particle":"","family":"Barbe","given":"J.","non-dropping-particle":"","parse-names":false,"suffix":""},{"dropping-particle":"","family":"Thiébaut","given":"G.","non-dropping-particle":"","parse-names":false,"suffix":""},{"dropping-particle":"","family":"Bernez","given":"I.","non-dropping-particle":"","parse-names":false,"suffix":""},{"dropping-particle":"","family":"Daniel","given":"H.","non-dropping-particle":"","parse-names":false,"suffix":""},{"dropping-particle":"","family":"Chatenet","given":"P.","non-dropping-particle":"","parse-names":false,"suffix":""},{"dropping-particle":"","family":"Haan-Archipof","given":"G.","non-dropping-particle":"","parse-names":false,"suffix":""},{"dropping-particle":"","family":"Muller","given":"S.","non-dropping-particle":"","parse-names":false,"suffix":""},{"dropping-particle":"","family":"Dutartre","given":"A.","non-dropping-particle":"","parse-names":false,"suffix":""},{"dropping-particle":"","family":"Laplace-Treyture","given":"C.","non-dropping-particle":"","parse-names":false,"suffix":""},{"dropping-particle":"","family":"Cazaubon","given":"A.","non-dropping-particle":"","parse-names":false,"suffix":""},{"dropping-particle":"","family":"Lambert-Servien","given":"E.","non-dropping-particle":"","parse-names":false,"suffix":""}],"container-title":"Hydrobiologia","id":"ITEM-2","issue":"1","issued":{"date-parts":[["2006"]]},"page":"153-158","title":"A new method to assess water trophy and organic pollution – the Macrophyte Biological Index for Rivers (IBMR): its application to different types of river and pollution","type":"article-journal","volume":"570"},"uris":["http://www.mendeley.com/documents/?uuid=0fda5ae6-80d3-4e0c-8fde-47a38388af0d"]},{"id":"ITEM-3","itemData":{"DOI":"10.1577/1548-8446(1981)006","author":[{"dropping-particle":"","family":"Karr","given":"James R","non-dropping-particle":"","parse-names":false,"suffix":""}],"container-title":"Fisheries","id":"ITEM-3","issue":"6","issued":{"date-parts":[["1981"]]},"page":"21-27","title":"Assessment of Biotic Integrity Using Fish Communities","type":"article-journal","volume":"6"},"uris":["http://www.mendeley.com/documents/?uuid=dcb99de1-30e3-441e-979f-96782c39187b"]},{"id":"ITEM-4","itemData":{"author":[{"dropping-particle":"","family":"Resh","given":"Vincent H","non-dropping-particle":"","parse-names":false,"suffix":""},{"dropping-particle":"","family":"Unzicker","given":"John D","non-dropping-particle":"","parse-names":false,"suffix":""}],"container-title":"Water Pollution Control Federation","id":"ITEM-4","issue":"1","issued":{"date-parts":[["1975"]]},"page":"9-19","title":"Water Quality Monitoring and Aquatic Organisms : The Importance of Species Identification","type":"article-journal","volume":"47"},"uris":["http://www.mendeley.com/documents/?uuid=67aba1bd-c48e-40af-9bd8-bc649b462c20"]},{"id":"ITEM-5","itemData":{"DOI":"10.1007/s10750-011-0831-0","ISSN":"00188158","abstract":"With the implementation of the EU Water Framework Directive (WFD), the member states have to classify the ecological status of surface waters following standardised procedures. It was a matter of some surprise to lake ecologists that zooplankton were not included as a biological quality element (BQE) despite their being considered to be an important and integrated component of the pelagic food web. To the best of our knowledge, the decision of omitting zooplankton is not wise, and it has resulted in the withdrawal of zooplankton from many so-far-solid monitoring programmes. Using examples from particularly Danish, Estonian, and the UK lakes, we show that zooplankton (sampled from the water and the sediment) have a strong indicator value, which cannot be covered by sampling fish and phytoplankton without a very comprehensive and costly effort. When selecting the right metrics, zooplankton are cost-efficient indicators of the trophic state and ecological quality of lakes. Moreover, they are important indicators of the success/failure of measures taken to bring the lakes to at least good ecological status. Therefore, we strongly recommend the EU to include zooplankton as a central BQE in the WFD assessments, and undertake similar regional calibration exercises to obtain relevant and robust metrics also for zooplankton as is being done at present in the cases of fish, phytoplankton, macrophytes and benthic invertebrates. © 2011 Springer Science+Business Media B.V.","author":[{"dropping-particle":"","family":"Jeppesen","given":"Erik","non-dropping-particle":"","parse-names":false,"suffix":""},{"dropping-particle":"","family":"Nõges","given":"Peeter","non-dropping-particle":"","parse-names":false,"suffix":""},{"dropping-particle":"","family":"Davidson","given":"Thomas A.","non-dropping-particle":"","parse-names":false,"suffix":""},{"dropping-particle":"","family":"Haberman","given":"Juta","non-dropping-particle":"","parse-names":false,"suffix":""},{"dropping-particle":"","family":"Nõges","given":"Tiina","non-dropping-particle":"","parse-names":false,"suffix":""},{"dropping-particle":"","family":"Blank","given":"Kätlin","non-dropping-particle":"","parse-names":false,"suffix":""},{"dropping-particle":"","family":"Lauridsen","given":"Torben L.","non-dropping-particle":"","parse-names":false,"suffix":""},{"dropping-particle":"","family":"Søndergaard","given":"Martin","non-dropping-particle":"","parse-names":false,"suffix":""},{"dropping-particle":"","family":"Sayer","given":"Carl","non-dropping-particle":"","parse-names":false,"suffix":""},{"dropping-particle":"","family":"Laugaste","given":"Reet","non-dropping-particle":"","parse-names":false,"suffix":""},{"dropping-particle":"","family":"Johansson","given":"Liselotte S.","non-dropping-particle":"","parse-names":false,"suffix":""},{"dropping-particle":"","family":"Bjerring","given":"Rikke","non-dropping-particle":"","parse-names":false,"suffix":""},{"dropping-particle":"","family":"Amsinck","given":"Susanne L.","non-dropping-particle":"","parse-names":false,"suffix":""}],"container-title":"Hydrobiologia","id":"ITEM-5","issue":"1","issued":{"date-parts":[["2011"]]},"page":"279-297","title":"Zooplankton as indicators in lakes: A scientific-based plea for including zooplankton in the ecological quality assessment of lakes according to the European Water Framework Directive (WFD)","type":"article-journal","volume":"676"},"uris":["http://www.mendeley.com/documents/?uuid=943df83a-f226-4577-b856-c0fcef56ef5f"]}],"mendeley":{"formattedCitation":"(Bellinger and Sigee, 2015; Haury et al., 2006; Jeppesen et al., 2011; Karr, 1981; Resh and Unzicker, 1975)","plainTextFormattedCitation":"(Bellinger and Sigee, 2015; Haury et al., 2006; Jeppesen et al., 2011; Karr, 1981; Resh and Unzicker, 1975)","previouslyFormattedCitation":"(Bellinger and Sigee, 2015; Haury et al., 2006; Jeppesen et al., 2011; Karr, 1981; Resh and Unzicker, 1975)"},"properties":{"noteIndex":0},"schema":"https://github.com/citation-style-language/schema/raw/master/csl-citation.json"}</w:instrText>
      </w:r>
      <w:r>
        <w:rPr>
          <w:rStyle w:val="FootnoteReference"/>
        </w:rPr>
        <w:fldChar w:fldCharType="separate"/>
      </w:r>
      <w:r w:rsidRPr="00222941">
        <w:rPr>
          <w:bCs/>
          <w:noProof/>
          <w:lang w:val="en-US"/>
        </w:rPr>
        <w:t>(Bellinger and Sigee, 2015; Haury et al., 2006; Jeppesen et al., 2011; Karr, 1981; Resh and Unzicker, 1975)</w:t>
      </w:r>
      <w:r>
        <w:rPr>
          <w:rStyle w:val="FootnoteReference"/>
        </w:rPr>
        <w:fldChar w:fldCharType="end"/>
      </w:r>
      <w:r>
        <w:t xml:space="preserve">. </w:t>
      </w:r>
      <w:r>
        <w:rPr>
          <w:color w:val="000000" w:themeColor="text1"/>
        </w:rPr>
        <w:t>However, single-cellular eukaryotes (hereafter referred to as protists)  and prokaryotes were</w:t>
      </w:r>
      <w:r w:rsidRPr="008B0117">
        <w:rPr>
          <w:color w:val="000000" w:themeColor="text1"/>
        </w:rPr>
        <w:t xml:space="preserve"> proposed as </w:t>
      </w:r>
      <w:r>
        <w:rPr>
          <w:color w:val="000000" w:themeColor="text1"/>
        </w:rPr>
        <w:t xml:space="preserve">nearly equally good if not better </w:t>
      </w:r>
      <w:r w:rsidRPr="008B0117">
        <w:rPr>
          <w:color w:val="000000" w:themeColor="text1"/>
        </w:rPr>
        <w:t xml:space="preserve">bioindicators, </w:t>
      </w:r>
      <w:r>
        <w:rPr>
          <w:color w:val="000000" w:themeColor="text1"/>
        </w:rPr>
        <w:t xml:space="preserve">because they respond faster to environmental changes </w:t>
      </w:r>
      <w:r>
        <w:rPr>
          <w:rStyle w:val="FootnoteReference"/>
          <w:color w:val="000000" w:themeColor="text1"/>
        </w:rPr>
        <w:fldChar w:fldCharType="begin" w:fldLock="1"/>
      </w:r>
      <w:r w:rsidR="002C57A6">
        <w:rPr>
          <w:color w:val="000000" w:themeColor="text1"/>
        </w:rPr>
        <w:instrText>ADDIN CSL_CITATION {"citationItems":[{"id":"ITEM-1","itemData":{"author":[{"dropping-particle":"","family":"Foissner","given":"Wilhelm","non-dropping-particle":"","parse-names":false,"suffix":""},{"dropping-particle":"","family":"Berger","given":"Helmut","non-dropping-particle":"","parse-names":false,"suffix":""}],"container-title":"Freshwater Biology","id":"ITEM-1","issue":"1","issued":{"date-parts":[["1996"]]},"page":"375-482","title":"A User-Friendly Guide to the Ciliates","type":"article-journal","volume":"35"},"uris":["http://www.mendeley.com/documents/?uuid=52582d5a-9ce8-43f2-95f0-757a77523992"]},{"id":"ITEM-2","itemData":{"DOI":"10.3844/ajassp.2009.1815.1819","ISBN":"1546-9239","ISSN":"15469239","abstract":"Problem statement: This review tended to summarize some recent research on zooplankton as bioindicator in India and some other countries of the world. Approach: These researches were mainly on fresh water bodies. Results: Qualitative as well as quantitative analysis were done by Shannon diversity index (H'), Evenness index (J), Species Richness index (S) and Saprobic index. In most of the cases zooplankton population size was correlated with biotic and abiotic parameters (pH, alkalinity, temperature, dissolve oxygen, transparency, phosphate, chlorine). Species of Rotifers, Cladocerans, Copepods and Ostracods were found in all cases. Species variation of these order deceased in polluted water. Some species were not found in some highly polluted area though these species have high tolerance level. Conclusion/Recommendations: All the results of the studies indicated that potentiality of zooplankton as bioindicator is very high. Other countries can develop these concepts to monitor water quality","author":[{"dropping-particle":"","family":"Ferdous","given":"Zannatul","non-dropping-particle":"","parse-names":false,"suffix":""}],"container-title":"American Journal of Applied Sciences","id":"ITEM-2","issue":"10","issued":{"date-parts":[["2009"]]},"page":"1815-1819","title":"A Review : Potentiality of Zooplankton as Bioindicator","type":"article-journal","volume":"6"},"uris":["http://www.mendeley.com/documents/?uuid=987d24b9-a8e0-4b10-b54a-31a24e3ba9f5"]},{"id":"ITEM-3","itemData":{"DOI":"10.4467/16890027AP.13.0011.1108","ISSN":"00651583","abstract":"To introduce the special issue this paper reviews the use of protists as bioindicators. Seven key advantages of protist bioindicators are highlighted, namely: environmental sensitivity, functional importance, distribution, size and numbers, response times, ease of analysis and preservation potential. Protist bioindicators have been used in a wide range of contexts from monitoring ecosystem restoration to fire history, and particularly environmental pollution. Most major protist groups have been used as bioindicators with diatoms, foraminifera and testate amoebae particularly widely studied. To increase uptake of protist bioindication methods in routine environmental monitoring technique development should consider the needs of stakeholders from an early stage. Papers in this special issue reflect the diversity of both protist life and possible bioindicator applications.","author":[{"dropping-particle":"","family":"Payne","given":"Richard J.","non-dropping-particle":"","parse-names":false,"suffix":""}],"container-title":"Acta Protozoologica","id":"ITEM-3","issue":"3","issued":{"date-parts":[["2013"]]},"page":"105-113","title":"Seven reasons why protists make useful bioindicators","type":"article-journal","volume":"52"},"uris":["http://www.mendeley.com/documents/?uuid=315cd321-5282-4450-862c-6be15d063346"]},{"id":"ITEM-4","itemData":{"DOI":"https://doi.org/10.1002/aqc.509","ISBN":"0‐471‐35234‐9","author":[{"dropping-particle":"V","family":"McArthur","given":"J","non-dropping-particle":"","parse-names":false,"suffix":""}],"chapter-number":"12","container-title":"Bioassessment and Management of North American Freshwater Wetlands","editor":[{"dropping-particle":"","family":"Rader","given":"R. B.","non-dropping-particle":"","parse-names":false,"suffix":""},{"dropping-particle":"","family":"Batzer","given":"D. P.","non-dropping-particle":"","parse-names":false,"suffix":""},{"dropping-particle":"","family":"Wissinger","given":"S. A.","non-dropping-particle":"","parse-names":false,"suffix":""}],"id":"ITEM-4","issued":{"date-parts":[["2001"]]},"page":"249-261","publisher":"John Wiley &amp; Sons","publisher-place":"Chichester, West Sussex","title":"Bacteria as Biomonitors","type":"chapter"},"uris":["http://www.mendeley.com/documents/?uuid=67edf6e3-90cc-4be3-a000-b9fd0320002b"]},{"id":"ITEM-5","itemData":{"DOI":"10.1128/mBio.00326-15","abstract":"ABSTRACT Biological sensors can be engineered to measure a wide range of environmental conditions. Here we show that statistical analysis of DNA from natural microbial communities can be used to accurately identify environmental contaminants, including uranium and nitrate at a nuclear waste site. In addition to contamination, sequence data from the 16S rRNA gene alone can quantitatively predict a rich catalogue of 26 geochemical features collected from 93 wells with highly differing geochemistry characteristics. We extend this approach to identify sites contaminated with hydrocarbons from the Deepwater Horizon oil spill, finding that altered bacterial communities encode a memory of prior contamination, even after the contaminants themselves have been fully degraded. We show that the bacterial strains that are most useful for detecting oil and uranium are known to interact with these substrates, indicating that this statistical approach uncovers ecologically meaningful interactions consistent with previous experimental observations. Future efforts should focus on evaluating the geographical generalizability of these associations. Taken as a whole, these results indicate that ubiquitous, natural bacterial communities can be used as in situ environmental sensors that respond to and capture perturbations caused by human impacts. These in situ biosensors rely on environmental selection rather than directed engineering, and so this approach could be rapidly deployed and scaled as sequencing technology continues to become faster, simpler, and less expensive. IMPORTANCE Here we show that DNA from natural bacterial communities can be used as a quantitative biosensor to accurately distinguish unpolluted sites from those contaminated with uranium, nitrate, or oil. These results indicate that bacterial communities can be used as environmental sensors that respond to and capture perturbations caused by human impacts.","author":[{"dropping-particle":"","family":"Smith","given":"Marc B","non-dropping-particle":"","parse-names":false,"suffix":""},{"dropping-particle":"","family":"Rocha","given":"Andrea M","non-dropping-particle":"","parse-names":false,"suffix":""},{"dropping-particle":"","family":"Smillie","given":"Chris S","non-dropping-particle":"","parse-names":false,"suffix":""},{"dropping-particle":"","family":"Olesen","given":"Scott W","non-dropping-particle":"","parse-names":false,"suffix":""},{"dropping-particle":"","family":"Paradis","given":"Charles","non-dropping-particle":"","parse-names":false,"suffix":""},{"dropping-particle":"","family":"Wu","given":"Liyou","non-dropping-particle":"","parse-names":false,"suffix":""},{"dropping-particle":"","family":"Campbell","given":"James H","non-dropping-particle":"","parse-names":false,"suffix":""},{"dropping-particle":"","family":"Fortney","given":"Julian L","non-dropping-particle":"","parse-names":false,"suffix":""},{"dropping-particle":"","family":"Mehlhorn","given":"Tonia L","non-dropping-particle":"","parse-names":false,"suffix":""},{"dropping-particle":"","family":"Lowe","given":"Kenneth A","non-dropping-particle":"","parse-names":false,"suffix":""},{"dropping-particle":"","family":"Earles","given":"Jennifer E","non-dropping-particle":"","parse-names":false,"suffix":""},{"dropping-particle":"","family":"Phillips","given":"Jana","non-dropping-particle":"","parse-names":false,"suffix":""},{"dropping-particle":"","family":"Techtmann","given":"Steve M","non-dropping-particle":"","parse-names":false,"suffix":""},{"dropping-particle":"","family":"Joyner","given":"Dominique C","non-dropping-particle":"","parse-names":false,"suffix":""},{"dropping-particle":"","family":"Elias","given":"Dwayne A","non-dropping-particle":"","parse-names":false,"suffix":""},{"dropping-particle":"","family":"Bailey","given":"Kathryn L","non-dropping-particle":"","parse-names":false,"suffix":""},{"dropping-particle":"","family":"Hurt","given":"Richard A","non-dropping-particle":"","parse-names":false,"suffix":""},{"dropping-particle":"","family":"Preheim","given":"Sarah P","non-dropping-particle":"","parse-names":false,"suffix":""},{"dropping-particle":"","family":"Sanders","given":"Matthew C","non-dropping-particle":"","parse-names":false,"suffix":""},{"dropping-particle":"","family":"Yang","given":"Joy","non-dropping-particle":"","parse-names":false,"suffix":""},{"dropping-particle":"","family":"Mueller","given":"Marcella A","non-dropping-particle":"","parse-names":false,"suffix":""},{"dropping-particle":"","family":"Brooks","given":"Scott","non-dropping-particle":"","parse-names":false,"suffix":""},{"dropping-particle":"","family":"Watson","given":"David B","non-dropping-particle":"","parse-names":false,"suffix":""},{"dropping-particle":"","family":"Zhang","given":"Ping","non-dropping-particle":"","parse-names":false,"suffix":""},{"dropping-particle":"","family":"He","given":"Zhili","non-dropping-particle":"","parse-names":false,"suffix":""},{"dropping-particle":"","family":"Dubinsky","given":"Eric A","non-dropping-particle":"","parse-names":false,"suffix":""},{"dropping-particle":"","family":"Adams","given":"Paul D","non-dropping-particle":"","parse-names":false,"suffix":""},{"dropping-particle":"","family":"Arkin","given":"Adam P","non-dropping-particle":"","parse-names":false,"suffix":""},{"dropping-particle":"","family":"Fields","given":"Matthew W","non-dropping-particle":"","parse-names":false,"suffix":""},{"dropping-particle":"","family":"Zhou","given":"Jizhong","non-dropping-particle":"","parse-names":false,"suffix":""},{"dropping-particle":"","family":"Alm","given":"Eric J","non-dropping-particle":"","parse-names":false,"suffix":""},{"dropping-particle":"","family":"Hazen","given":"Terry C","non-dropping-particle":"","parse-names":false,"suffix":""}],"container-title":"mBio","id":"ITEM-5","issue":"3","issued":{"date-parts":[["2015"]]},"page":"e00326-15","title":"Natural Bacterial Communities Serve as Quantitative Geochemical Biosensors","type":"article-journal","volume":"6"},"uris":["http://www.mendeley.com/documents/?uuid=b1097c15-9488-4546-ba39-d4f7e3bcd44f"]},{"id":"ITEM-6","itemData":{"DOI":"10.1016/j.ecolind.2017.10.041","ISSN":"1470160X","abstract":"The backbone of benthic marine monitoring programs is the biological component, traditionally the macrofauna inventory. Such macrofauna-based environmental impact assessments (EIA), however, are very time consuming and expensive. To overcome these shortcomings, we used environmental metabarcoding to test the potential of protists as bioindicators in EIAs. Therefore, we analyzed taxonomic metabarcodes (V9 region of the SSU rRNA), obtained from sediment samples collected along a 400-m transect extending from below salmon cages towards the open sea along the predominant current flow. The obtained genetic data of protistan communities were compared to benchmark data obtained from traditional macrofauna surveys of the same samples. Ciliates emerged as the most powerful indicators mirroring the macrofauna benchmark patterns with statistical significance. Ordination analyses showed that ciliate communities resolved impacted sampling sites below and in immediate vicinity of the salmon cages even better than macrofauna communities. It can be concluded that ciliates allow for a better fine-scale resolution of impact conditions than traditional monitoring methods. Other protistan taxon groups such as diatoms and chrysophytes were not as successful as marine benthic indicators compared to ciliates. We conclude that the implementation of ciliate metabarcoding can substantially improve EIAs. We discuss further mandatory research needs to make ciliate metabarcoding a routine tool in official regulations for EIAs in salmon farming.In contrast, o","author":[{"dropping-particle":"","family":"Stoeck","given":"Thorsten","non-dropping-particle":"","parse-names":false,"suffix":""},{"dropping-particle":"","family":"Kochems","given":"Rebecca","non-dropping-particle":"","parse-names":false,"suffix":""},{"dropping-particle":"","family":"Forster","given":"Dominik","non-dropping-particle":"","parse-names":false,"suffix":""},{"dropping-particle":"","family":"Lejzerowicz","given":"Franck","non-dropping-particle":"","parse-names":false,"suffix":""},{"dropping-particle":"","family":"Pawlowski","given":"Jan","non-dropping-particle":"","parse-names":false,"suffix":""}],"container-title":"Ecological Indicators","id":"ITEM-6","issued":{"date-parts":[["2018"]]},"page":"153-164","publisher":"Elsevier","title":"Metabarcoding of benthic ciliate communities shows high potential for environmental monitoring in salmon aquaculture","type":"article-journal","volume":"85"},"uris":["http://www.mendeley.com/documents/?uuid=c347e569-339a-4a28-a17e-2110e58f97e6"]}],"mendeley":{"formattedCitation":"(Ferdous, 2009; Foissner and Berger, 1996; McArthur, 2001; Payne, 2013; Smith et al., 2015; Stoeck et al., 2018)","plainTextFormattedCitation":"(Ferdous, 2009; Foissner and Berger, 1996; McArthur, 2001; Payne, 2013; Smith et al., 2015; Stoeck et al., 2018)","previouslyFormattedCitation":"(Ferdous 2009; Foissner and Berger 1996; McArthur 2001; Payne 2013; Smith et al. 2015; Stoeck et al. 2018)"},"properties":{"noteIndex":0},"schema":"https://github.com/citation-style-language/schema/raw/master/csl-citation.json"}</w:instrText>
      </w:r>
      <w:r>
        <w:rPr>
          <w:rStyle w:val="FootnoteReference"/>
          <w:color w:val="000000" w:themeColor="text1"/>
        </w:rPr>
        <w:fldChar w:fldCharType="separate"/>
      </w:r>
      <w:r w:rsidR="002C57A6" w:rsidRPr="002C57A6">
        <w:rPr>
          <w:bCs/>
          <w:noProof/>
          <w:color w:val="000000" w:themeColor="text1"/>
          <w:lang w:val="en-US"/>
        </w:rPr>
        <w:t>(Ferdous, 2009; Foissner and Berger, 1996; McArthur, 2001; Payne, 2013; Smith et al., 2015; Stoeck et al., 2018)</w:t>
      </w:r>
      <w:r>
        <w:rPr>
          <w:rStyle w:val="FootnoteReference"/>
          <w:color w:val="000000" w:themeColor="text1"/>
        </w:rPr>
        <w:fldChar w:fldCharType="end"/>
      </w:r>
      <w:r>
        <w:rPr>
          <w:color w:val="000000" w:themeColor="text1"/>
        </w:rPr>
        <w:t>.</w:t>
      </w:r>
      <w:r w:rsidR="002C57A6">
        <w:rPr>
          <w:color w:val="000000" w:themeColor="text1"/>
        </w:rPr>
        <w:t xml:space="preserve"> Consequently, recent studies advocate for the inclusion of more comprehensive communities</w:t>
      </w:r>
      <w:r w:rsidR="00FC4770">
        <w:rPr>
          <w:color w:val="000000" w:themeColor="text1"/>
        </w:rPr>
        <w:t xml:space="preserve">, </w:t>
      </w:r>
      <w:r w:rsidR="00FC4770" w:rsidRPr="00FC4770">
        <w:rPr>
          <w:color w:val="000000" w:themeColor="text1"/>
          <w:highlight w:val="yellow"/>
        </w:rPr>
        <w:t>i.e. entire microbiomes</w:t>
      </w:r>
      <w:r w:rsidR="00FC4770">
        <w:rPr>
          <w:color w:val="000000" w:themeColor="text1"/>
        </w:rPr>
        <w:t>,</w:t>
      </w:r>
      <w:r w:rsidR="002C57A6">
        <w:rPr>
          <w:color w:val="000000" w:themeColor="text1"/>
        </w:rPr>
        <w:t xml:space="preserve"> into ecological assessments and biodiversity studies in general </w:t>
      </w:r>
      <w:r w:rsidR="002C57A6">
        <w:rPr>
          <w:rStyle w:val="FootnoteReference"/>
          <w:color w:val="000000" w:themeColor="text1"/>
        </w:rPr>
        <w:fldChar w:fldCharType="begin" w:fldLock="1"/>
      </w:r>
      <w:r w:rsidR="002C57A6">
        <w:rPr>
          <w:color w:val="000000" w:themeColor="text1"/>
        </w:rPr>
        <w:instrText>ADDIN CSL_CITATION {"citationItems":[{"id":"ITEM-1","itemData":{"DOI":"10.1016/j.ejop.2016.02.003","ISSN":"16180429","abstract":"High-throughput amplicon sequencing of environmental DNA and/or RNA proved to be a powerful tool to describe protist diversity. This new approach called also the metabarcoding has totally transformed our view of protist diversity, revealing a large number of novel lineages and expanding the range of protist phylogenetic diversity at almost every taxonomic level. However, until now the objectives of the vast majority of metabarcoding studies were purely academic. Practical applications of protist metabarcoding are surprisingly scarce, despite the fact that several groups of protists are commonly used as bioindicators of environmental impacts in freshwater or marine ecosystems. Here, we are reviewing studies that examine the ecological applications of metabarcoding for two groups of well-known protist bioindicators: diatoms and foraminifera. The results of these studies show that despite some biological and technical biases, molecular data quite faithfully reflect the morphology-based biotic indices and provide a similar assessment of ecosystem status. In view of these results, protist metabarcoding appears as a rapid and accurate tool for the evaluation of the quality of aquatic ecosystems. Hence, we plead for integration of protist metabarcoding in future biomonitoring projects as a complement of traditional methods and a source of new biosensors for environmental impact assessment.","author":[{"dropping-particle":"","family":"Pawlowski","given":"J.","non-dropping-particle":"","parse-names":false,"suffix":""},{"dropping-particle":"","family":"Lejzerowicz","given":"F.","non-dropping-particle":"","parse-names":false,"suffix":""},{"dropping-particle":"","family":"Apotheloz-Perret-Gentil","given":"L.","non-dropping-particle":"","parse-names":false,"suffix":""},{"dropping-particle":"","family":"Visco","given":"J.","non-dropping-particle":"","parse-names":false,"suffix":""},{"dropping-particle":"","family":"Esling","given":"P.","non-dropping-particle":"","parse-names":false,"suffix":""}],"container-title":"European Journal of Protistology","id":"ITEM-1","issued":{"date-parts":[["2016"]]},"page":"12-25","publisher":"Elsevier GmbH","title":"Protist metabarcoding and environmental biomonitoring: Time for change","type":"article-journal","volume":"55"},"uris":["http://www.mendeley.com/documents/?uuid=6ede3179-0475-4e4c-9090-a44377ea9e39"]},{"id":"ITEM-2","itemData":{"DOI":"10.1139/gen-2018-0096","ISSN":"0831-2796","abstract":"© 2019 Published by NRC Research Press. The rapid loss of biodiversity, coupled with difficulties in species identification, call for innovative approaches to assess biodiversity. Insects make up a substantial proportion of extant diversity and play fundamental roles in any given ecosystem. To complement morphological species identification, new techniques such as metabarcoding make it possible to quantify insect diversity and insect-ecosystem interactions through DNA sequencing. Here we examine the potential of bulk insect samples (i.e., containing many non-sorted specimens) to assess prokaryote and eukaryote biodiversity and to complement the taxonomic coverage of soil samples. We sampled 25 sites on three continents and in various ecosystems, collecting insects with SLAM traps (Brazil) and Malaise traps (South Africa and Sweden). We then compared our diversity estimates with the results obtained with biodiversity data from soil samples from the same localities. We found a largely different taxonomic composition between the soil and insect samples, testifying to the potential of bulk insect samples to complement soil samples. Finally, we found that non-destructive DNA extraction protocols, which preserve insect specimens for morphological studies, constitute a promising choice for cost-effective biodiversity assessments. We propose that the sampling and sequencing of insect samples should become a standard complement for biodiversity studies based on environmental DNA.","author":[{"dropping-particle":"","family":"Ritter","given":"Camila D.","non-dropping-particle":"","parse-names":false,"suffix":""},{"dropping-particle":"","family":"Häggqvist","given":"Sibylle","non-dropping-particle":"","parse-names":false,"suffix":""},{"dropping-particle":"","family":"Karlsson","given":"Dave","non-dropping-particle":"","parse-names":false,"suffix":""},{"dropping-particle":"","family":"Sääksjärvi","given":"Ilari E.","non-dropping-particle":"","parse-names":false,"suffix":""},{"dropping-particle":"","family":"Muasya","given":"A. Muthama","non-dropping-particle":"","parse-names":false,"suffix":""},{"dropping-particle":"","family":"Nilsson","given":"R. Henrik","non-dropping-particle":"","parse-names":false,"suffix":""},{"dropping-particle":"","family":"Antonelli","given":"Alexandre","non-dropping-particle":"","parse-names":false,"suffix":""}],"container-title":"Genome","id":"ITEM-2","issue":"3","issued":{"date-parts":[["2019"]]},"page":"147-159","title":"Biodiversity assessments in the 21st century: the potential of insect traps to complement environmental samples for estimating eukaryotic and prokaryotic diversity using high-throughput DNA metabarcoding","type":"article-journal","volume":"62"},"uris":["http://www.mendeley.com/documents/?uuid=f0daaab2-0100-4cdb-a196-52b88616a26a"]}],"mendeley":{"formattedCitation":"(Pawlowski et al., 2016; Ritter et al., 2019)","plainTextFormattedCitation":"(Pawlowski et al., 2016; Ritter et al., 2019)","previouslyFormattedCitation":"(Pawlowski et al., 2016; Ritter et al., 2019)"},"properties":{"noteIndex":0},"schema":"https://github.com/citation-style-language/schema/raw/master/csl-citation.json"}</w:instrText>
      </w:r>
      <w:r w:rsidR="002C57A6">
        <w:rPr>
          <w:rStyle w:val="FootnoteReference"/>
          <w:color w:val="000000" w:themeColor="text1"/>
        </w:rPr>
        <w:fldChar w:fldCharType="separate"/>
      </w:r>
      <w:r w:rsidR="002C57A6" w:rsidRPr="00222941">
        <w:rPr>
          <w:bCs/>
          <w:noProof/>
          <w:color w:val="000000" w:themeColor="text1"/>
          <w:lang w:val="en-US"/>
        </w:rPr>
        <w:t>(Pawlowski et al., 2016; Ritter et al., 2019)</w:t>
      </w:r>
      <w:r w:rsidR="002C57A6">
        <w:rPr>
          <w:rStyle w:val="FootnoteReference"/>
          <w:color w:val="000000" w:themeColor="text1"/>
        </w:rPr>
        <w:fldChar w:fldCharType="end"/>
      </w:r>
      <w:r w:rsidR="002C57A6">
        <w:rPr>
          <w:color w:val="000000" w:themeColor="text1"/>
        </w:rPr>
        <w:t>.</w:t>
      </w:r>
    </w:p>
    <w:p w14:paraId="5FD6AC39" w14:textId="397BA5AF" w:rsidR="002C57A6" w:rsidRDefault="002C57A6" w:rsidP="004D5825">
      <w:pPr>
        <w:spacing w:line="360" w:lineRule="auto"/>
        <w:jc w:val="both"/>
        <w:rPr>
          <w:color w:val="000000" w:themeColor="text1"/>
        </w:rPr>
      </w:pPr>
    </w:p>
    <w:p w14:paraId="632EB6D5" w14:textId="42F63558" w:rsidR="00222941" w:rsidRDefault="00222941" w:rsidP="002C57A6">
      <w:pPr>
        <w:spacing w:line="360" w:lineRule="auto"/>
        <w:ind w:firstLine="720"/>
        <w:jc w:val="both"/>
        <w:rPr>
          <w:rFonts w:ascii="Calibri" w:hAnsi="Calibri" w:cs="Calibri"/>
          <w:color w:val="FF0000"/>
        </w:rPr>
      </w:pPr>
      <w:r>
        <w:rPr>
          <w:color w:val="000000" w:themeColor="text1"/>
        </w:rPr>
        <w:t xml:space="preserve">However, </w:t>
      </w:r>
      <w:r w:rsidR="002C57A6">
        <w:rPr>
          <w:color w:val="000000" w:themeColor="text1"/>
        </w:rPr>
        <w:t>morphologic</w:t>
      </w:r>
      <w:r>
        <w:rPr>
          <w:color w:val="000000" w:themeColor="text1"/>
        </w:rPr>
        <w:t xml:space="preserve"> identification of </w:t>
      </w:r>
      <w:r w:rsidR="00FC4770" w:rsidRPr="00FC4770">
        <w:rPr>
          <w:color w:val="000000" w:themeColor="text1"/>
          <w:highlight w:val="yellow"/>
        </w:rPr>
        <w:t>the microbiome</w:t>
      </w:r>
      <w:r w:rsidR="00FC4770">
        <w:rPr>
          <w:color w:val="000000" w:themeColor="text1"/>
        </w:rPr>
        <w:t xml:space="preserve"> </w:t>
      </w:r>
      <w:r>
        <w:rPr>
          <w:color w:val="000000" w:themeColor="text1"/>
        </w:rPr>
        <w:t xml:space="preserve">most protist groups and prokaryotes is not practicable because of the lack of diagnostical traits, and DNA-based methods can sometimes be the only option to distinguish organisms </w:t>
      </w:r>
      <w:r>
        <w:rPr>
          <w:rStyle w:val="FootnoteReference"/>
          <w:color w:val="000000" w:themeColor="text1"/>
        </w:rPr>
        <w:fldChar w:fldCharType="begin" w:fldLock="1"/>
      </w:r>
      <w:r w:rsidR="002C57A6">
        <w:rPr>
          <w:color w:val="000000" w:themeColor="text1"/>
        </w:rPr>
        <w:instrText>ADDIN CSL_CITATION {"citationItems":[{"id":"ITEM-1","itemData":{"DOI":"10.1371/journal.pbio.1001419","ISBN":"1545-7885 (Electronic)\\r1544-9173 (Linking)","ISSN":"15449173","PMID":"23139639","abstract":"A group of protist experts proposes a two-step DNA barcoding approach, comprising a universal eukaryotic pre-barcode followed by group-specific barcodes, to unveil the hidden biodiversity of microbial eukaryotes.","author":[{"dropping-particle":"","family":"Pawlowski","given":"Jan","non-dropping-particle":"","parse-names":false,"suffix":""},{"dropping-particle":"","family":"Audic","given":"Stéphane","non-dropping-particle":"","parse-names":false,"suffix":""},{"dropping-particle":"","family":"Adl","given":"Sina","non-dropping-particle":"","parse-names":false,"suffix":""},{"dropping-particle":"","family":"Bass","given":"David","non-dropping-particle":"","parse-names":false,"suffix":""},{"dropping-particle":"","family":"Belbahri","given":"Lassaâd","non-dropping-particle":"","parse-names":false,"suffix":""},{"dropping-particle":"","family":"Berney","given":"Cédric","non-dropping-particle":"","parse-names":false,"suffix":""},{"dropping-particle":"","family":"Bowser","given":"Samuel S.","non-dropping-particle":"","parse-names":false,"suffix":""},{"dropping-particle":"","family":"Cepicka","given":"Ivan","non-dropping-particle":"","parse-names":false,"suffix":""},{"dropping-particle":"","family":"Decelle","given":"Johan","non-dropping-particle":"","parse-names":false,"suffix":""},{"dropping-particle":"","family":"Dunthorn","given":"Micah","non-dropping-particle":"","parse-names":false,"suffix":""},{"dropping-particle":"","family":"Fiore-Donno","given":"Anna Maria","non-dropping-particle":"","parse-names":false,"suffix":""},{"dropping-particle":"","family":"Gile","given":"Gillian H.","non-dropping-particle":"","parse-names":false,"suffix":""},{"dropping-particle":"","family":"Holzmann","given":"Maria","non-dropping-particle":"","parse-names":false,"suffix":""},{"dropping-particle":"","family":"Jahn","given":"Regine","non-dropping-particle":"","parse-names":false,"suffix":""},{"dropping-particle":"","family":"Jirků","given":"Miloslav","non-dropping-particle":"","parse-names":false,"suffix":""},{"dropping-particle":"","family":"Keeling","given":"Patrick J.","non-dropping-particle":"","parse-names":false,"suffix":""},{"dropping-particle":"","family":"Kostka","given":"Martin","non-dropping-particle":"","parse-names":false,"suffix":""},{"dropping-particle":"","family":"Kudryavtsev","given":"Alexander","non-dropping-particle":"","parse-names":false,"suffix":""},{"dropping-particle":"","family":"Lara","given":"Enrique","non-dropping-particle":"","parse-names":false,"suffix":""},{"dropping-particle":"","family":"Lukeš","given":"Julius","non-dropping-particle":"","parse-names":false,"suffix":""},{"dropping-particle":"","family":"Mann","given":"David G.","non-dropping-particle":"","parse-names":false,"suffix":""},{"dropping-particle":"","family":"Mitchell","given":"Edward A D","non-dropping-particle":"","parse-names":false,"suffix":""},{"dropping-particle":"","family":"Nitsche","given":"Frank","non-dropping-particle":"","parse-names":false,"suffix":""},{"dropping-particle":"","family":"Romeralo","given":"Maria","non-dropping-particle":"","parse-names":false,"suffix":""},{"dropping-particle":"","family":"Saunders","given":"Gary W.","non-dropping-particle":"","parse-names":false,"suffix":""},{"dropping-particle":"","family":"Simpson","given":"Alastair G B","non-dropping-particle":"","parse-names":false,"suffix":""},{"dropping-particle":"V.","family":"Smirnov","given":"Alexey","non-dropping-particle":"","parse-names":false,"suffix":""},{"dropping-particle":"","family":"Spouge","given":"John L.","non-dropping-particle":"","parse-names":false,"suffix":""},{"dropping-particle":"","family":"Stern","given":"Rowena F.","non-dropping-particle":"","parse-names":false,"suffix":""},{"dropping-particle":"","family":"Stoeck","given":"Thorsten","non-dropping-particle":"","parse-names":false,"suffix":""},{"dropping-particle":"","family":"Zimmermann","given":"Jonas","non-dropping-particle":"","parse-names":false,"suffix":""},{"dropping-particle":"","family":"Schindel","given":"David","non-dropping-particle":"","parse-names":false,"suffix":""},{"dropping-particle":"","family":"Vargas","given":"Colomban","non-dropping-particle":"de","parse-names":false,"suffix":""}],"container-title":"PLoS Biology","id":"ITEM-1","issue":"11","issued":{"date-parts":[["2012"]]},"page":"e1001419","title":"CBOL Protist Working Group: Barcoding Eukaryotic Richness beyond the Animal, Plant, and Fungal Kingdoms","type":"article-journal","volume":"10"},"uris":["http://www.mendeley.com/documents/?uuid=d3b5c481-9ec8-387d-9a98-5daaf16acbc2"]},{"id":"ITEM-2","itemData":{"DOI":"10.1111/j.1096-0031.2003.00008.x","ISSN":"07483007","abstract":"So-called DNA barcodes have recently been proposed to answer the problem of specimen identification and to quantify global biodiversity. We show that this proposition is wanting in terms of rationale, methodology and interpretation of results. In addition to falling short of all its stated goals, the method abandons the benefits of morphological studies in favor of a limited molecular identification system that would ultimately impede our understanding of biodiversity © The Willi Hennig Society 2004.","author":[{"dropping-particle":"","family":"Will","given":"K. W.","non-dropping-particle":"","parse-names":false,"suffix":""},{"dropping-particle":"","family":"Rubinoff","given":"D.","non-dropping-particle":"","parse-names":false,"suffix":""}],"container-title":"Cladistics","id":"ITEM-2","issue":"1","issued":{"date-parts":[["2004"]]},"page":"47-55","title":"Myth of the molecule: DNA barcodes for species cannot replace morphology for identification and classification","type":"article-journal","volume":"20"},"uris":["http://www.mendeley.com/documents/?uuid=d68af76c-c299-4be8-b538-48197f14f66a"]}],"mendeley":{"formattedCitation":"(Pawlowski et al., 2012; Will and Rubinoff, 2004)","plainTextFormattedCitation":"(Pawlowski et al., 2012; Will and Rubinoff, 2004)","previouslyFormattedCitation":"(Pawlowski et al. 2012; Will and Rubinoff 2004)"},"properties":{"noteIndex":0},"schema":"https://github.com/citation-style-language/schema/raw/master/csl-citation.json"}</w:instrText>
      </w:r>
      <w:r>
        <w:rPr>
          <w:rStyle w:val="FootnoteReference"/>
          <w:color w:val="000000" w:themeColor="text1"/>
        </w:rPr>
        <w:fldChar w:fldCharType="separate"/>
      </w:r>
      <w:r w:rsidR="002C57A6" w:rsidRPr="002C57A6">
        <w:rPr>
          <w:bCs/>
          <w:noProof/>
          <w:color w:val="000000" w:themeColor="text1"/>
          <w:lang w:val="en-US"/>
        </w:rPr>
        <w:t>(Pawlowski et al., 2012; Will and Rubinoff, 2004)</w:t>
      </w:r>
      <w:r>
        <w:rPr>
          <w:rStyle w:val="FootnoteReference"/>
          <w:color w:val="000000" w:themeColor="text1"/>
        </w:rPr>
        <w:fldChar w:fldCharType="end"/>
      </w:r>
      <w:r w:rsidR="002C57A6">
        <w:rPr>
          <w:color w:val="000000" w:themeColor="text1"/>
        </w:rPr>
        <w:t xml:space="preserve">. DNA-based biomonitoring methods have been proposed as a GOOD ADDITION to morphologic identification. While DNA Metabarcoding </w:t>
      </w:r>
      <w:r w:rsidR="002C57A6">
        <w:rPr>
          <w:color w:val="000000" w:themeColor="text1"/>
        </w:rPr>
        <w:fldChar w:fldCharType="begin" w:fldLock="1"/>
      </w:r>
      <w:r w:rsidR="002C57A6">
        <w:rPr>
          <w:color w:val="000000" w:themeColor="text1"/>
        </w:rPr>
        <w:instrText>ADDIN CSL_CITATION {"citationItems":[{"id":"ITEM-1","itemData":{"author":[{"dropping-particle":"","family":"Taberlet","given":"Pierre","non-dropping-particle":"","parse-names":false,"suffix":""},{"dropping-particle":"","family":"Coissac","given":"Eric","non-dropping-particle":"","parse-names":false,"suffix":""},{"dropping-particle":"","family":"Pompanon","given":"François","non-dropping-particle":"","parse-names":false,"suffix":""},{"dropping-particle":"","family":"Brochmann","given":"Christian","non-dropping-particle":"","parse-names":false,"suffix":""},{"dropping-particle":"","family":"Willerslev","given":"Eske","non-dropping-particle":"","parse-names":false,"suffix":""}],"container-title":"Molecular Ecology","id":"ITEM-1","issued":{"date-parts":[["2012"]]},"page":"2045-2050","title":"Towards next-generation biodiversity assessment using DNA metabarcoding","type":"article-journal","volume":"21"},"uris":["http://www.mendeley.com/documents/?uuid=ca3d7bff-7756-4778-9ffb-21a2c6cd032e"]}],"mendeley":{"formattedCitation":"(Taberlet et al., 2012)","plainTextFormattedCitation":"(Taberlet et al., 2012)"},"properties":{"noteIndex":0},"schema":"https://github.com/citation-style-language/schema/raw/master/csl-citation.json"}</w:instrText>
      </w:r>
      <w:r w:rsidR="002C57A6">
        <w:rPr>
          <w:color w:val="000000" w:themeColor="text1"/>
        </w:rPr>
        <w:fldChar w:fldCharType="separate"/>
      </w:r>
      <w:r w:rsidR="002C57A6" w:rsidRPr="002C57A6">
        <w:rPr>
          <w:noProof/>
          <w:color w:val="000000" w:themeColor="text1"/>
        </w:rPr>
        <w:t>(Taberlet et al., 2012)</w:t>
      </w:r>
      <w:r w:rsidR="002C57A6">
        <w:rPr>
          <w:color w:val="000000" w:themeColor="text1"/>
        </w:rPr>
        <w:fldChar w:fldCharType="end"/>
      </w:r>
      <w:r w:rsidR="002C57A6">
        <w:rPr>
          <w:color w:val="000000" w:themeColor="text1"/>
        </w:rPr>
        <w:t xml:space="preserve"> has established </w:t>
      </w:r>
      <w:r w:rsidR="002C57A6">
        <w:rPr>
          <w:color w:val="000000" w:themeColor="text1"/>
        </w:rPr>
        <w:lastRenderedPageBreak/>
        <w:t xml:space="preserve">as an effective, DNA-based biomonitoring METHOD, </w:t>
      </w:r>
      <w:r w:rsidR="002C57A6">
        <w:rPr>
          <w:rFonts w:ascii="Calibri" w:hAnsi="Calibri" w:cs="Calibri"/>
          <w:color w:val="000000" w:themeColor="text1"/>
        </w:rPr>
        <w:t>the method is also known to BRING ERRORS. The main issue of DNA Metabarcoding is primer bias introduced during DNA amplification, due to</w:t>
      </w:r>
      <w:r w:rsidR="002C57A6" w:rsidRPr="004D1350">
        <w:rPr>
          <w:rFonts w:ascii="Calibri" w:hAnsi="Calibri" w:cs="Calibri"/>
          <w:color w:val="000000" w:themeColor="text1"/>
        </w:rPr>
        <w:t xml:space="preserve"> varying </w:t>
      </w:r>
      <w:r w:rsidR="002C57A6">
        <w:rPr>
          <w:rFonts w:ascii="Calibri" w:hAnsi="Calibri" w:cs="Calibri"/>
          <w:color w:val="000000" w:themeColor="text1"/>
        </w:rPr>
        <w:t xml:space="preserve">primer </w:t>
      </w:r>
      <w:r w:rsidR="002C57A6" w:rsidRPr="004D1350">
        <w:rPr>
          <w:rFonts w:ascii="Calibri" w:hAnsi="Calibri" w:cs="Calibri"/>
          <w:color w:val="000000" w:themeColor="text1"/>
        </w:rPr>
        <w:t xml:space="preserve">binding affinities </w:t>
      </w:r>
      <w:r w:rsidR="002C57A6">
        <w:rPr>
          <w:rStyle w:val="FootnoteReference"/>
          <w:rFonts w:ascii="Calibri" w:hAnsi="Calibri" w:cs="Calibri"/>
          <w:color w:val="000000" w:themeColor="text1"/>
        </w:rPr>
        <w:fldChar w:fldCharType="begin" w:fldLock="1"/>
      </w:r>
      <w:r w:rsidR="002C57A6">
        <w:rPr>
          <w:rFonts w:ascii="Calibri" w:hAnsi="Calibri" w:cs="Calibri"/>
          <w:color w:val="000000" w:themeColor="text1"/>
        </w:rPr>
        <w:instrText>ADDIN CSL_CITATION {"citationItems":[{"id":"ITEM-1","itemData":{"DOI":"10.1111/1755-0998.12156","ISSN":"1755098X","abstract":"Predicting whether a predator is capable of affecting the dynamics of a prey species in the field implies the analysis of the complete diet of the predator, not simply rates of predation on a target taxon. Here, we employed the Ion Torrent next-generation sequencing technology to investigate the diet of a generalist arthropod predator. A complete dietary analysis requires the use of general primers, but these will also amplify the predator unless suppressed using a blocking probe. However, blocking probes can potentially block other species, particularly if they are phylogenetically close. Here, we aimed to demonstrate that enough prey sequence could be obtained without blocking probes. In communities with many predators, this approach obviates the need to design and test numerous blocking primers, thus making analysis of complex community food webs a viable proposition. We applied this approach to the analysis of predation by the linyphiid spider Oedothorax fuscus in an arable field. We obtained over two million raw reads. After discarding the low-quality and predator reads, the libraries still contained over 61 000 prey reads (3% of the raw reads; 6% of reads passing quality control). The libraries were rich in Collembola, Lepidoptera, Diptera and Nematoda. They also contained sequences derived from several spider species and from horticultural pests (aphids). Oedothorax fuscus is common in UK cereal fields, and the results showed that it is exploiting a wide range of prey. Next-generation sequencing using general primers but without blocking probes provided ample sequences for analysis of the prey range of this spider and proved to be a simple and inexpensive approach. © 2013 John Wiley  &amp;  Sons Ltd.","author":[{"dropping-particle":"","family":"Piñol","given":"J.","non-dropping-particle":"","parse-names":false,"suffix":""},{"dropping-particle":"","family":"San Andrés","given":"V.","non-dropping-particle":"","parse-names":false,"suffix":""},{"dropping-particle":"","family":"Clare","given":"E. L.","non-dropping-particle":"","parse-names":false,"suffix":""},{"dropping-particle":"","family":"Mir","given":"G.","non-dropping-particle":"","parse-names":false,"suffix":""},{"dropping-particle":"","family":"Symondson","given":"W. O.C.","non-dropping-particle":"","parse-names":false,"suffix":""}],"container-title":"Molecular Ecology Resources","id":"ITEM-1","issue":"1","issued":{"date-parts":[["2014"]]},"page":"18-26","title":"A pragmatic approach to the analysis of diets of generalist predators: The use of next-generation sequencing with no blocking probes","type":"article-journal","volume":"14"},"uris":["http://www.mendeley.com/documents/?uuid=5eba48e7-b437-474e-82a5-7daebe40964b"]},{"id":"ITEM-2","itemData":{"DOI":"10.1371/journal.pone.0130324","ISBN":"10.1371/journal.pone.0130324","ISSN":"19326203","PMID":"26154168","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d766e5ba-26d4-4704-9ea4-143d65cdae7d"]},{"id":"ITEM-3","itemData":{"DOI":"10.1038/s41598-017-17333-x","ISSN":"20452322","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3","issue":"1","issued":{"date-parts":[["2017"]]},"page":"1-12","title":"Estimating and mitigating amplification bias in qualitative and quantitative arthropod metabarcoding","type":"article-journal","volume":"7"},"uris":["http://www.mendeley.com/documents/?uuid=c5d7223c-3c64-4b0f-bf46-d3f70675000e"]},{"id":"ITEM-4","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4","issue":"1","issued":{"date-parts":[["2018"]]},"page":"134-147","title":"Scrutinizing key steps for reliable metabarcoding of environmental samples","type":"article-journal","volume":"9"},"uris":["http://www.mendeley.com/documents/?uuid=ae92f239-ceef-4137-989b-8fae83dc349f"]},{"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Alberdi et al. 2018; Elbrecht and Leese 2015; Krehenwinkel et al. 2017; Piñol et al. 2014; Piper et al. 2019)","plainTextFormattedCitation":"(Alberdi et al. 2018; Elbrecht and Leese 2015; Krehenwinkel et al. 2017; Piñol et al. 2014; Piper et al. 2019)","previouslyFormattedCitation":"(Alberdi et al. 2018; Elbrecht and Leese 2015; Krehenwinkel et al. 2017; Piñol et al. 2014; Piper et al.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2C57A6" w:rsidRPr="00324684">
        <w:rPr>
          <w:rFonts w:ascii="Calibri" w:hAnsi="Calibri" w:cs="Calibri"/>
          <w:bCs/>
          <w:noProof/>
          <w:color w:val="000000" w:themeColor="text1"/>
          <w:lang w:val="en-US"/>
        </w:rPr>
        <w:t>(Alberdi et al. 2018; Elbrecht and Leese 2015; Krehenwinkel et al. 2017; Piñol et al. 2014; Piper et al. 2019)</w:t>
      </w:r>
      <w:r w:rsidR="002C57A6">
        <w:rPr>
          <w:rStyle w:val="FootnoteReference"/>
          <w:rFonts w:ascii="Calibri" w:hAnsi="Calibri" w:cs="Calibri"/>
          <w:color w:val="000000" w:themeColor="text1"/>
        </w:rPr>
        <w:fldChar w:fldCharType="end"/>
      </w:r>
      <w:r w:rsidR="002C57A6" w:rsidRPr="004D1350">
        <w:rPr>
          <w:rFonts w:ascii="Calibri" w:hAnsi="Calibri" w:cs="Calibri"/>
          <w:color w:val="000000" w:themeColor="text1"/>
        </w:rPr>
        <w:t>.</w:t>
      </w:r>
      <w:r w:rsidR="002C57A6">
        <w:rPr>
          <w:rFonts w:ascii="Calibri" w:hAnsi="Calibri" w:cs="Calibri"/>
          <w:color w:val="000000" w:themeColor="text1"/>
        </w:rPr>
        <w:t xml:space="preserve"> Additionally, PCR bias is introduced during the PCR process by GC preference of the polymerase </w:t>
      </w:r>
      <w:r w:rsidR="002C57A6">
        <w:rPr>
          <w:rStyle w:val="FootnoteReference"/>
          <w:rFonts w:ascii="Calibri" w:hAnsi="Calibri" w:cs="Calibri"/>
          <w:color w:val="000000" w:themeColor="text1"/>
        </w:rPr>
        <w:fldChar w:fldCharType="begin" w:fldLock="1"/>
      </w:r>
      <w:r w:rsidR="002C57A6">
        <w:rPr>
          <w:rFonts w:ascii="Calibri" w:hAnsi="Calibri" w:cs="Calibri"/>
          <w:color w:val="000000" w:themeColor="text1"/>
        </w:rPr>
        <w:instrText>ADDIN CSL_CITATION {"citationItems":[{"id":"ITEM-1","itemData":{"DOI":"10.1111/1755-0998.12895","ISSN":"17550998","abstract":"Abstract DNA metabarcoding is an increasingly popular method to characterize and quantify biodiversity in environmental samples. Metabarcoding approaches simultaneously amplify a short, variable genomic region, or “barcode,” from a broad taxonomic group via the polymerase chain reaction (PCR), using universal primers that anneal to flanking conserved regions. Results of these experiments are reported as occurrence data, which provide a list of taxa amplified from the sample, or relative abundance data, which measure the relative contribution of each taxon to the overall composition of amplified product. The accuracy of both occurrence and relative abundance estimates can be affected by a variety of biological and technical biases. For example, taxa with larger biomass may be better represented in environmental samples than those with smaller biomass. Here, we explore how polymerase choice, a potential source of technical bias, might influence results in metabarcoding experiments. We compared potential biases of six commercially available polymerases using a combination of mixtures of amplifiable synthetic sequences and real sedimentary DNA extracts. We find that polymerase choice can affect both occurrence and relative abundance estimates and that the main source of this bias appears to be polymerase preference for sequences with specific GC contents. We further recommend an experimental approach for metabarcoding based on results of our synthetic experiments.","author":[{"dropping-particle":"V.","family":"Nichols","given":"Ruth","non-dropping-particle":"","parse-names":false,"suffix":""},{"dropping-particle":"","family":"Vollmers","given":"Christopher","non-dropping-particle":"","parse-names":false,"suffix":""},{"dropping-particle":"","family":"Newsom","given":"Lee A.","non-dropping-particle":"","parse-names":false,"suffix":""},{"dropping-particle":"","family":"Wang","given":"Yue","non-dropping-particle":"","parse-names":false,"suffix":""},{"dropping-particle":"","family":"Heintzman","given":"Peter D.","non-dropping-particle":"","parse-names":false,"suffix":""},{"dropping-particle":"","family":"Leighton","given":"McKenna","non-dropping-particle":"","parse-names":false,"suffix":""},{"dropping-particle":"","family":"Green","given":"Richard E.","non-dropping-particle":"","parse-names":false,"suffix":""},{"dropping-particle":"","family":"Shapiro","given":"Beth","non-dropping-particle":"","parse-names":false,"suffix":""}],"container-title":"Molecular Ecology Resources","id":"ITEM-1","issue":"5","issued":{"date-parts":[["2018"]]},"page":"927-939","title":"Minimizing polymerase biases in metabarcoding","type":"article-journal","volume":"18"},"uris":["http://www.mendeley.com/documents/?uuid=d31e5053-8749-41c4-96ca-a4858fbed8cc"]},{"id":"ITEM-2","itemData":{"DOI":"10.1128/msphere.00163-19","ISSN":"23795042","abstract":"PCR amplification of 16S rRNA genes is a critical yet underappreciated step in the generation of sequence data to describe the taxonomic composition of microbial communities. Numerous factors in the design of PCR can impact the sequencing error rate, the abundance of chimeric sequences, and the degree to which the fragments in the product represent their abundance in the original sample (i.e., bias). We compared the performance of high fidelity polymerases and various numbers of rounds of amplification when amplifying a mock community and human stool samples. Although it was impossible to derive specific recommendations, we did observe general trends. Namely, using a polymerase with the highest possible fidelity and minimizing the number of rounds of PCR reduced the sequencing error rate, fraction of chimeric sequences, and bias. Evidence of bias at the sequence level was subtle and could not be ascribed to the fragments’ fraction of bases that were guanines or cytosines. When analyzing mock community data, the amount that the community deviated from the expected composition increased with the number of rounds of PCR. This bias was inconsistent for human stool samples. Overall, the results underscore the difficulty of comparing sequence data that are generated by different PCR protocols. However, the results indicate that the variation in human stool samples is generally larger than that introduced by the choice of polymerase or number of rounds of PCR. IMPORTANCE A steep decline in sequencing costs drove an explosion in studies characterizing microbial communities from diverse environments. Although a significant amount of effort has gone into understanding the error profiles of DNA sequencers, little has been done to understand the downstream effects of the PCR amplification protocol. We quantified the effects of the choice of polymerase and number of PCR cycles on the quality of downstream data. We found that these choices can have a profound impact on the way that a microbial community is represented in the sequence data. The effects are relatively small compared to the variation in human stool samples; however, care should be taken to use polymerases with the highest possible fidelity and to minimize the number of rounds of PCR. These results also underscore that it is not possible to directly compare sequence data generated under different PCR conditions.","author":[{"dropping-particle":"","family":"Sze","given":"Marc A.","non-dropping-particle":"","parse-names":false,"suffix":""},{"dropping-particle":"","family":"Schloss","given":"Patrick D.","non-dropping-particle":"","parse-names":false,"suffix":""}],"container-title":"mSphere","id":"ITEM-2","issue":"3","issued":{"date-parts":[["2019"]]},"page":"e00163-19","title":"The Impact of DNA Polymerase and Number of Rounds of Amplification in PCR on 16S rRNA Gene Sequence Data","type":"article-journal","volume":"4"},"uris":["http://www.mendeley.com/documents/?uuid=c2678d95-e7ca-4ca7-9407-4863719cc5ed"]}],"mendeley":{"formattedCitation":"(Nichols et al. 2018; Sze and Schloss 2019)","plainTextFormattedCitation":"(Nichols et al. 2018; Sze and Schloss 2019)","previouslyFormattedCitation":"(Nichols et al. 2018; Sze and Schloss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2C57A6" w:rsidRPr="00762679">
        <w:rPr>
          <w:rFonts w:ascii="Calibri" w:hAnsi="Calibri" w:cs="Calibri"/>
          <w:bCs/>
          <w:noProof/>
          <w:color w:val="000000" w:themeColor="text1"/>
          <w:lang w:val="en-US"/>
        </w:rPr>
        <w:t>(Nichols et al. 2018; Sze and Schloss 2019)</w:t>
      </w:r>
      <w:r w:rsidR="002C57A6">
        <w:rPr>
          <w:rStyle w:val="FootnoteReference"/>
          <w:rFonts w:ascii="Calibri" w:hAnsi="Calibri" w:cs="Calibri"/>
          <w:color w:val="000000" w:themeColor="text1"/>
        </w:rPr>
        <w:fldChar w:fldCharType="end"/>
      </w:r>
      <w:r w:rsidR="002C57A6">
        <w:rPr>
          <w:rFonts w:ascii="Calibri" w:hAnsi="Calibri" w:cs="Calibri"/>
          <w:color w:val="000000" w:themeColor="text1"/>
        </w:rPr>
        <w:t xml:space="preserve">, PCR inhibition </w:t>
      </w:r>
      <w:r w:rsidR="002C57A6">
        <w:rPr>
          <w:rStyle w:val="FootnoteReference"/>
          <w:rFonts w:ascii="Calibri" w:hAnsi="Calibri" w:cs="Calibri"/>
          <w:color w:val="000000" w:themeColor="text1"/>
        </w:rPr>
        <w:fldChar w:fldCharType="begin" w:fldLock="1"/>
      </w:r>
      <w:r w:rsidR="002C57A6">
        <w:rPr>
          <w:rFonts w:ascii="Calibri" w:hAnsi="Calibri" w:cs="Calibri"/>
          <w:color w:val="000000" w:themeColor="text1"/>
        </w:rPr>
        <w:instrText>ADDIN CSL_CITATION {"citationItems":[{"id":"ITEM-1","itemData":{"author":[{"dropping-particle":"","family":"Taberlet","given":"Pierre","non-dropping-particle":"","parse-names":false,"suffix":""},{"dropping-particle":"","family":"Griffin","given":"Sally","non-dropping-particle":"","parse-names":false,"suffix":""},{"dropping-particle":"","family":"Goossens","given":"Benoît","non-dropping-particle":"","parse-names":false,"suffix":""},{"dropping-particle":"","family":"Questiau","given":"Sophie","non-dropping-particle":"","parse-names":false,"suffix":""},{"dropping-particle":"","family":"Manceau","given":"Valérie","non-dropping-particle":"","parse-names":false,"suffix":""},{"dropping-particle":"","family":"Escaravage","given":"Nathalie","non-dropping-particle":"","parse-names":false,"suffix":""},{"dropping-particle":"","family":"Waits","given":"Lisette P","non-dropping-particle":"","parse-names":false,"suffix":""},{"dropping-particle":"","family":"Bouvet","given":"Jean","non-dropping-particle":"","parse-names":false,"suffix":""}],"container-title":"Nucleic Acid Research","id":"ITEM-1","issue":"16","issued":{"date-parts":[["1996"]]},"page":"3189-3194","title":"Reliable genotyping of samll samples with very low DNA quantities using PCR","type":"article-journal","volume":"24"},"uris":["http://www.mendeley.com/documents/?uuid=72318c9a-5a4a-4d18-a466-da4f4f7617ac"]},{"id":"ITEM-2","itemData":{"DOI":"10.1111/1755-0998.12285","ISBN":"1755-0998","ISSN":"17550998","PMID":"24890199","abstract":"Environmental DNA (eDNA) detection has emerged as a powerful tool for monitoring aquatic organisms, but much remains unknown about the dynamics of aquatic eDNA over a range of environmental conditions. DNA concentrations in streams and rivers will depend not only on the equilibrium between DNA entering the water and DNA leaving the system through degradation, but also on downstream transport. To improve understanding of the dynamics of eDNA concentration in lotic systems, we introduced caged trout into two fishless headwater streams and took eDNA samples at evenly spaced downstream intervals. This was repeated 18 times from mid-summer through autumn, over flows ranging from approximately 1-96 L/s. We used quantitative PCR to relate DNA copy number to distance from source. We found that regardless of flow, there were detectable levels of DNA at 239.5 m. The main effect of flow on eDNA counts was in opposite directions in the two streams. At the lowest flows, eDNA counts were highest close to the source and quickly trailed off over distance. At the highest flows, DNA counts were relatively low both near and far from the source. Biomass was positively related to eDNA copy number in both streams. A combination of cell settling, turbulence and dilution effects is probably responsible for our observations. Additionally, during high leaf deposition periods, the presence of inhibitors resulted in no amplification for high copy number samples in the absence of an inhibition-releasing strategy, demonstrating the necessity to carefully consider inhibition in eDNA analysis.","author":[{"dropping-particle":"","family":"Jane","given":"Stephen F.","non-dropping-particle":"","parse-names":false,"suffix":""},{"dropping-particle":"","family":"Wilcox","given":"Taylor M.","non-dropping-particle":"","parse-names":false,"suffix":""},{"dropping-particle":"","family":"Mckelvey","given":"Kevin S.","non-dropping-particle":"","parse-names":false,"suffix":""},{"dropping-particle":"","family":"Young","given":"Michael K.","non-dropping-particle":"","parse-names":false,"suffix":""},{"dropping-particle":"","family":"Schwartz","given":"Michael K.","non-dropping-particle":"","parse-names":false,"suffix":""},{"dropping-particle":"","family":"Lowe","given":"Winsor H.","non-dropping-particle":"","parse-names":false,"suffix":""},{"dropping-particle":"","family":"Letcher","given":"Benjamin H.","non-dropping-particle":"","parse-names":false,"suffix":""},{"dropping-particle":"","family":"Whiteley","given":"Andrew R.","non-dropping-particle":"","parse-names":false,"suffix":""}],"container-title":"Molecular Ecology Resources","id":"ITEM-2","issue":"1","issued":{"date-parts":[["2015"]]},"page":"216-227","title":"Distance, flow and PCR inhibition: EDNA dynamics in two headwater streams","type":"article-journal","volume":"15"},"uris":["http://www.mendeley.com/documents/?uuid=bdcd3b61-f1c5-4cc6-b336-6184379c0248"]}],"mendeley":{"formattedCitation":"(Jane et al. 2015; Taberlet et al. 1996)","plainTextFormattedCitation":"(Jane et al. 2015; Taberlet et al. 1996)","previouslyFormattedCitation":"(Jane et al. 2015; Taberlet et al. 1996)"},"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2C57A6" w:rsidRPr="00324684">
        <w:rPr>
          <w:rFonts w:ascii="Calibri" w:hAnsi="Calibri" w:cs="Calibri"/>
          <w:bCs/>
          <w:noProof/>
          <w:color w:val="000000" w:themeColor="text1"/>
          <w:lang w:val="en-US"/>
        </w:rPr>
        <w:t>(Jane et al. 2015; Taberlet et al. 1996)</w:t>
      </w:r>
      <w:r w:rsidR="002C57A6">
        <w:rPr>
          <w:rStyle w:val="FootnoteReference"/>
          <w:rFonts w:ascii="Calibri" w:hAnsi="Calibri" w:cs="Calibri"/>
          <w:color w:val="000000" w:themeColor="text1"/>
        </w:rPr>
        <w:fldChar w:fldCharType="end"/>
      </w:r>
      <w:r w:rsidR="002C57A6">
        <w:rPr>
          <w:rFonts w:ascii="Calibri" w:hAnsi="Calibri" w:cs="Calibri"/>
          <w:color w:val="000000" w:themeColor="text1"/>
        </w:rPr>
        <w:t xml:space="preserve">, and chimera formation </w:t>
      </w:r>
      <w:r w:rsidR="002C57A6">
        <w:rPr>
          <w:rStyle w:val="FootnoteReference"/>
          <w:rFonts w:ascii="Calibri" w:hAnsi="Calibri" w:cs="Calibri"/>
          <w:color w:val="000000" w:themeColor="text1"/>
        </w:rPr>
        <w:fldChar w:fldCharType="begin" w:fldLock="1"/>
      </w:r>
      <w:r w:rsidR="002C57A6">
        <w:rPr>
          <w:rFonts w:ascii="Calibri" w:hAnsi="Calibri" w:cs="Calibri"/>
          <w:color w:val="000000" w:themeColor="text1"/>
        </w:rPr>
        <w:instrText>ADDIN CSL_CITATION {"citationItems":[{"id":"ITEM-1","itemData":{"DOI":"10.1128/msphere.00163-19","ISSN":"23795042","abstract":"PCR amplification of 16S rRNA genes is a critical yet underappreciated step in the generation of sequence data to describe the taxonomic composition of microbial communities. Numerous factors in the design of PCR can impact the sequencing error rate, the abundance of chimeric sequences, and the degree to which the fragments in the product represent their abundance in the original sample (i.e., bias). We compared the performance of high fidelity polymerases and various numbers of rounds of amplification when amplifying a mock community and human stool samples. Although it was impossible to derive specific recommendations, we did observe general trends. Namely, using a polymerase with the highest possible fidelity and minimizing the number of rounds of PCR reduced the sequencing error rate, fraction of chimeric sequences, and bias. Evidence of bias at the sequence level was subtle and could not be ascribed to the fragments’ fraction of bases that were guanines or cytosines. When analyzing mock community data, the amount that the community deviated from the expected composition increased with the number of rounds of PCR. This bias was inconsistent for human stool samples. Overall, the results underscore the difficulty of comparing sequence data that are generated by different PCR protocols. However, the results indicate that the variation in human stool samples is generally larger than that introduced by the choice of polymerase or number of rounds of PCR. IMPORTANCE A steep decline in sequencing costs drove an explosion in studies characterizing microbial communities from diverse environments. Although a significant amount of effort has gone into understanding the error profiles of DNA sequencers, little has been done to understand the downstream effects of the PCR amplification protocol. We quantified the effects of the choice of polymerase and number of PCR cycles on the quality of downstream data. We found that these choices can have a profound impact on the way that a microbial community is represented in the sequence data. The effects are relatively small compared to the variation in human stool samples; however, care should be taken to use polymerases with the highest possible fidelity and to minimize the number of rounds of PCR. These results also underscore that it is not possible to directly compare sequence data generated under different PCR conditions.","author":[{"dropping-particle":"","family":"Sze","given":"Marc A.","non-dropping-particle":"","parse-names":false,"suffix":""},{"dropping-particle":"","family":"Schloss","given":"Patrick D.","non-dropping-particle":"","parse-names":false,"suffix":""}],"container-title":"mSphere","id":"ITEM-1","issue":"3","issued":{"date-parts":[["2019"]]},"page":"e00163-19","title":"The Impact of DNA Polymerase and Number of Rounds of Amplification in PCR on 16S rRNA Gene Sequence Data","type":"article-journal","volume":"4"},"uris":["http://www.mendeley.com/documents/?uuid=c2678d95-e7ca-4ca7-9407-4863719cc5ed"]},{"id":"ITEM-2","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2","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Piper et al. 2019; Sze and Schloss 2019)","plainTextFormattedCitation":"(Piper et al. 2019; Sze and Schloss 2019)","previouslyFormattedCitation":"(Piper et al. 2019; Sze and Schloss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2C57A6" w:rsidRPr="00762679">
        <w:rPr>
          <w:rFonts w:ascii="Calibri" w:hAnsi="Calibri" w:cs="Calibri"/>
          <w:noProof/>
          <w:color w:val="000000" w:themeColor="text1"/>
        </w:rPr>
        <w:t>(Piper et al. 2019; Sze and Schloss 2019)</w:t>
      </w:r>
      <w:r w:rsidR="002C57A6">
        <w:rPr>
          <w:rStyle w:val="FootnoteReference"/>
          <w:rFonts w:ascii="Calibri" w:hAnsi="Calibri" w:cs="Calibri"/>
          <w:color w:val="000000" w:themeColor="text1"/>
        </w:rPr>
        <w:fldChar w:fldCharType="end"/>
      </w:r>
      <w:r w:rsidR="002C57A6">
        <w:rPr>
          <w:rFonts w:ascii="Calibri" w:hAnsi="Calibri" w:cs="Calibri"/>
          <w:color w:val="000000" w:themeColor="text1"/>
        </w:rPr>
        <w:t xml:space="preserve">.  </w:t>
      </w:r>
      <w:r w:rsidR="002C57A6" w:rsidRPr="002C57A6">
        <w:rPr>
          <w:rFonts w:ascii="Calibri" w:hAnsi="Calibri" w:cs="Calibri"/>
          <w:color w:val="FF0000"/>
        </w:rPr>
        <w:t>Consequently, DNA metabarcoding is unsuitable for biodiversity surveys</w:t>
      </w:r>
      <w:r w:rsidR="00FC4770">
        <w:rPr>
          <w:rFonts w:ascii="Calibri" w:hAnsi="Calibri" w:cs="Calibri"/>
          <w:color w:val="FF0000"/>
        </w:rPr>
        <w:t xml:space="preserve"> assessing entire communities, such as </w:t>
      </w:r>
      <w:r w:rsidR="00FC4770" w:rsidRPr="00FC4770">
        <w:rPr>
          <w:rFonts w:ascii="Calibri" w:hAnsi="Calibri" w:cs="Calibri"/>
          <w:color w:val="FF0000"/>
          <w:highlight w:val="yellow"/>
        </w:rPr>
        <w:t>microbiomes</w:t>
      </w:r>
      <w:r w:rsidR="00FC4770">
        <w:rPr>
          <w:rFonts w:ascii="Calibri" w:hAnsi="Calibri" w:cs="Calibri"/>
          <w:color w:val="FF0000"/>
        </w:rPr>
        <w:t>.</w:t>
      </w:r>
    </w:p>
    <w:p w14:paraId="6CFEBE2D" w14:textId="2984EFE3" w:rsidR="002C57A6" w:rsidRPr="002C57A6" w:rsidRDefault="002C57A6" w:rsidP="002C57A6">
      <w:pPr>
        <w:spacing w:line="360" w:lineRule="auto"/>
        <w:ind w:firstLine="720"/>
        <w:jc w:val="both"/>
        <w:rPr>
          <w:rFonts w:ascii="Calibri" w:hAnsi="Calibri" w:cs="Calibri"/>
          <w:bCs/>
          <w:noProof/>
          <w:color w:val="000000" w:themeColor="text1"/>
          <w:lang w:val="en-US"/>
        </w:rPr>
      </w:pPr>
    </w:p>
    <w:p w14:paraId="61B83A3E" w14:textId="4BD746B7" w:rsidR="002C57A6" w:rsidRDefault="002C57A6" w:rsidP="00FC4770">
      <w:pPr>
        <w:spacing w:line="360" w:lineRule="auto"/>
        <w:ind w:firstLine="720"/>
        <w:jc w:val="both"/>
        <w:rPr>
          <w:rFonts w:ascii="Calibri" w:hAnsi="Calibri" w:cs="Calibri"/>
          <w:bCs/>
          <w:noProof/>
          <w:color w:val="000000" w:themeColor="text1"/>
          <w:lang w:val="en-US"/>
        </w:rPr>
      </w:pPr>
      <w:r>
        <w:rPr>
          <w:rFonts w:ascii="Calibri" w:hAnsi="Calibri" w:cs="Calibri"/>
          <w:bCs/>
          <w:noProof/>
          <w:color w:val="000000" w:themeColor="text1"/>
          <w:lang w:val="en-US"/>
        </w:rPr>
        <w:t>S</w:t>
      </w:r>
      <w:r w:rsidRPr="002C57A6">
        <w:rPr>
          <w:rFonts w:ascii="Calibri" w:hAnsi="Calibri" w:cs="Calibri"/>
          <w:bCs/>
          <w:noProof/>
          <w:color w:val="000000" w:themeColor="text1"/>
          <w:lang w:val="en-US"/>
        </w:rPr>
        <w:t>hotgun seq</w:t>
      </w:r>
      <w:r>
        <w:rPr>
          <w:rFonts w:ascii="Calibri" w:hAnsi="Calibri" w:cs="Calibri"/>
          <w:bCs/>
          <w:noProof/>
          <w:color w:val="000000" w:themeColor="text1"/>
          <w:lang w:val="en-US"/>
        </w:rPr>
        <w:t>u</w:t>
      </w:r>
      <w:r w:rsidRPr="002C57A6">
        <w:rPr>
          <w:rFonts w:ascii="Calibri" w:hAnsi="Calibri" w:cs="Calibri"/>
          <w:bCs/>
          <w:noProof/>
          <w:color w:val="000000" w:themeColor="text1"/>
          <w:lang w:val="en-US"/>
        </w:rPr>
        <w:t>enc</w:t>
      </w:r>
      <w:r>
        <w:rPr>
          <w:rFonts w:ascii="Calibri" w:hAnsi="Calibri" w:cs="Calibri"/>
          <w:bCs/>
          <w:noProof/>
          <w:color w:val="000000" w:themeColor="text1"/>
          <w:lang w:val="en-US"/>
        </w:rPr>
        <w:t>in</w:t>
      </w:r>
      <w:r w:rsidRPr="002C57A6">
        <w:rPr>
          <w:rFonts w:ascii="Calibri" w:hAnsi="Calibri" w:cs="Calibri"/>
          <w:bCs/>
          <w:noProof/>
          <w:color w:val="000000" w:themeColor="text1"/>
          <w:lang w:val="en-US"/>
        </w:rPr>
        <w:t>g</w:t>
      </w:r>
      <w:r>
        <w:rPr>
          <w:rFonts w:ascii="Calibri" w:hAnsi="Calibri" w:cs="Calibri"/>
          <w:bCs/>
          <w:noProof/>
          <w:color w:val="000000" w:themeColor="text1"/>
          <w:lang w:val="en-US"/>
        </w:rPr>
        <w:t>-</w:t>
      </w:r>
      <w:r w:rsidRPr="002C57A6">
        <w:rPr>
          <w:rFonts w:ascii="Calibri" w:hAnsi="Calibri" w:cs="Calibri"/>
          <w:bCs/>
          <w:noProof/>
          <w:color w:val="000000" w:themeColor="text1"/>
          <w:lang w:val="en-US"/>
        </w:rPr>
        <w:t>based approaches, such as metageno</w:t>
      </w:r>
      <w:r>
        <w:rPr>
          <w:rFonts w:ascii="Calibri" w:hAnsi="Calibri" w:cs="Calibri"/>
          <w:bCs/>
          <w:noProof/>
          <w:color w:val="000000" w:themeColor="text1"/>
          <w:lang w:val="en-US"/>
        </w:rPr>
        <w:t>m</w:t>
      </w:r>
      <w:r w:rsidRPr="002C57A6">
        <w:rPr>
          <w:rFonts w:ascii="Calibri" w:hAnsi="Calibri" w:cs="Calibri"/>
          <w:bCs/>
          <w:noProof/>
          <w:color w:val="000000" w:themeColor="text1"/>
          <w:lang w:val="en-US"/>
        </w:rPr>
        <w:t>i</w:t>
      </w:r>
      <w:r>
        <w:rPr>
          <w:rFonts w:ascii="Calibri" w:hAnsi="Calibri" w:cs="Calibri"/>
          <w:bCs/>
          <w:noProof/>
          <w:color w:val="000000" w:themeColor="text1"/>
          <w:lang w:val="en-US"/>
        </w:rPr>
        <w:t>c</w:t>
      </w:r>
      <w:r w:rsidRPr="002C57A6">
        <w:rPr>
          <w:rFonts w:ascii="Calibri" w:hAnsi="Calibri" w:cs="Calibri"/>
          <w:bCs/>
          <w:noProof/>
          <w:color w:val="000000" w:themeColor="text1"/>
          <w:lang w:val="en-US"/>
        </w:rPr>
        <w:t xml:space="preserve">s and </w:t>
      </w:r>
      <w:r>
        <w:rPr>
          <w:rFonts w:ascii="Calibri" w:hAnsi="Calibri" w:cs="Calibri"/>
          <w:bCs/>
          <w:noProof/>
          <w:color w:val="000000" w:themeColor="text1"/>
          <w:lang w:val="en-US"/>
        </w:rPr>
        <w:t xml:space="preserve">metatranscriptomics (RNA-Seq), </w:t>
      </w:r>
      <w:r w:rsidRPr="002C57A6">
        <w:rPr>
          <w:rFonts w:ascii="Calibri" w:hAnsi="Calibri" w:cs="Calibri"/>
          <w:bCs/>
          <w:noProof/>
          <w:color w:val="000000" w:themeColor="text1"/>
          <w:lang w:val="en-US"/>
        </w:rPr>
        <w:t xml:space="preserve">present </w:t>
      </w:r>
      <w:r>
        <w:rPr>
          <w:rFonts w:ascii="Calibri" w:hAnsi="Calibri" w:cs="Calibri"/>
          <w:bCs/>
          <w:noProof/>
          <w:color w:val="000000" w:themeColor="text1"/>
          <w:lang w:val="en-US"/>
        </w:rPr>
        <w:t>a</w:t>
      </w:r>
      <w:r w:rsidRPr="002C57A6">
        <w:rPr>
          <w:rFonts w:ascii="Calibri" w:hAnsi="Calibri" w:cs="Calibri"/>
          <w:bCs/>
          <w:noProof/>
          <w:color w:val="000000" w:themeColor="text1"/>
          <w:lang w:val="en-US"/>
        </w:rPr>
        <w:t xml:space="preserve">n alternative </w:t>
      </w:r>
      <w:r>
        <w:rPr>
          <w:rFonts w:ascii="Calibri" w:hAnsi="Calibri" w:cs="Calibri"/>
          <w:bCs/>
          <w:noProof/>
          <w:color w:val="000000" w:themeColor="text1"/>
          <w:lang w:val="en-US"/>
        </w:rPr>
        <w:t xml:space="preserve">to DNA Metabarcoding. </w:t>
      </w:r>
      <w:r w:rsidR="00FC4770">
        <w:rPr>
          <w:rFonts w:ascii="Calibri" w:hAnsi="Calibri" w:cs="Calibri"/>
          <w:bCs/>
          <w:noProof/>
          <w:color w:val="000000" w:themeColor="text1"/>
          <w:lang w:val="en-US"/>
        </w:rPr>
        <w:t xml:space="preserve">These approaches enable the generation and analysis of metagenomes and metatranscriptomes of entire communities while avoiding </w:t>
      </w:r>
      <w:r w:rsidRPr="002C57A6">
        <w:rPr>
          <w:rFonts w:ascii="Calibri" w:hAnsi="Calibri" w:cs="Calibri"/>
          <w:bCs/>
          <w:noProof/>
          <w:color w:val="000000" w:themeColor="text1"/>
          <w:lang w:val="en-US"/>
        </w:rPr>
        <w:t xml:space="preserve">primer </w:t>
      </w:r>
      <w:r w:rsidR="00FC4770">
        <w:rPr>
          <w:rFonts w:ascii="Calibri" w:hAnsi="Calibri" w:cs="Calibri"/>
          <w:bCs/>
          <w:noProof/>
          <w:color w:val="000000" w:themeColor="text1"/>
          <w:lang w:val="en-US"/>
        </w:rPr>
        <w:t xml:space="preserve">and PCR </w:t>
      </w:r>
      <w:r w:rsidRPr="002C57A6">
        <w:rPr>
          <w:rFonts w:ascii="Calibri" w:hAnsi="Calibri" w:cs="Calibri"/>
          <w:bCs/>
          <w:noProof/>
          <w:color w:val="000000" w:themeColor="text1"/>
          <w:lang w:val="en-US"/>
        </w:rPr>
        <w:t>bias</w:t>
      </w:r>
      <w:r w:rsidR="00FC4770">
        <w:rPr>
          <w:rFonts w:ascii="Calibri" w:hAnsi="Calibri" w:cs="Calibri"/>
          <w:bCs/>
          <w:noProof/>
          <w:color w:val="000000" w:themeColor="text1"/>
          <w:lang w:val="en-US"/>
        </w:rPr>
        <w:t>.</w:t>
      </w:r>
    </w:p>
    <w:p w14:paraId="1CC0AA35" w14:textId="264E70EC" w:rsidR="00FC4770" w:rsidRDefault="00FC4770" w:rsidP="00FC4770">
      <w:pPr>
        <w:spacing w:line="360" w:lineRule="auto"/>
        <w:ind w:firstLine="720"/>
        <w:jc w:val="both"/>
        <w:rPr>
          <w:rFonts w:ascii="Calibri" w:hAnsi="Calibri" w:cs="Calibri"/>
          <w:bCs/>
          <w:noProof/>
          <w:color w:val="000000" w:themeColor="text1"/>
          <w:lang w:val="en-US"/>
        </w:rPr>
      </w:pPr>
    </w:p>
    <w:p w14:paraId="3A6671E3" w14:textId="209ABEE0" w:rsidR="00FC4770" w:rsidRDefault="00FC4770" w:rsidP="00FC4770">
      <w:pPr>
        <w:spacing w:line="360" w:lineRule="auto"/>
        <w:ind w:firstLine="720"/>
        <w:jc w:val="both"/>
        <w:rPr>
          <w:rFonts w:ascii="Calibri" w:hAnsi="Calibri" w:cs="Calibri"/>
          <w:bCs/>
          <w:noProof/>
          <w:color w:val="000000" w:themeColor="text1"/>
          <w:lang w:val="en-US"/>
        </w:rPr>
      </w:pPr>
      <w:r>
        <w:rPr>
          <w:rFonts w:ascii="Calibri" w:hAnsi="Calibri" w:cs="Calibri"/>
          <w:bCs/>
          <w:noProof/>
          <w:color w:val="000000" w:themeColor="text1"/>
          <w:lang w:val="en-US"/>
        </w:rPr>
        <w:t xml:space="preserve">Issue of these approaches: dependant on sequencing depth, and not everything can be sequenced. </w:t>
      </w:r>
      <w:r w:rsidR="00312A0C">
        <w:rPr>
          <w:rFonts w:ascii="Calibri" w:hAnsi="Calibri" w:cs="Calibri"/>
          <w:bCs/>
          <w:noProof/>
          <w:color w:val="000000" w:themeColor="text1"/>
          <w:lang w:val="en-US"/>
        </w:rPr>
        <w:t>Especially problematic when looking at genes</w:t>
      </w:r>
      <w:r>
        <w:rPr>
          <w:rFonts w:ascii="Calibri" w:hAnsi="Calibri" w:cs="Calibri"/>
          <w:bCs/>
          <w:noProof/>
          <w:color w:val="000000" w:themeColor="text1"/>
          <w:lang w:val="en-US"/>
        </w:rPr>
        <w:t>, barcode genes for protists and prokaryotes only make up a tiny  fraction of entire sequencing set:</w:t>
      </w:r>
    </w:p>
    <w:p w14:paraId="63201583" w14:textId="7D9E3784" w:rsidR="00FC4770" w:rsidRDefault="00FC4770" w:rsidP="00FC4770">
      <w:pPr>
        <w:spacing w:line="360" w:lineRule="auto"/>
        <w:jc w:val="both"/>
      </w:pPr>
    </w:p>
    <w:p w14:paraId="2A4ED405" w14:textId="77E124ED" w:rsidR="00FC4770" w:rsidRDefault="00FC4770" w:rsidP="00FC4770">
      <w:pPr>
        <w:spacing w:line="360" w:lineRule="auto"/>
        <w:ind w:left="720" w:firstLine="720"/>
        <w:jc w:val="both"/>
      </w:pPr>
      <w:r>
        <w:t xml:space="preserve">Standard barcode markers represent only a small portion of the read pool (0.05% for 16S ribosomal RNA (rRNA) genes </w:t>
      </w:r>
      <w:r>
        <w:rPr>
          <w:rStyle w:val="FootnoteReference"/>
        </w:rPr>
        <w:fldChar w:fldCharType="begin" w:fldLock="1"/>
      </w:r>
      <w:r>
        <w:instrText>ADDIN CSL_CITATION {"citationItems":[{"id":"ITEM-1","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1","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plainTextFormattedCitation":"(Logares et al. 2014)","previouslyFormattedCitation":"(Logares et al. 2014)"},"properties":{"noteIndex":0},"schema":"https://github.com/citation-style-language/schema/raw/master/csl-citation.json"}</w:instrText>
      </w:r>
      <w:r>
        <w:rPr>
          <w:rStyle w:val="FootnoteReference"/>
        </w:rPr>
        <w:fldChar w:fldCharType="separate"/>
      </w:r>
      <w:r w:rsidRPr="00324684">
        <w:rPr>
          <w:noProof/>
        </w:rPr>
        <w:t>(Logares et al. 2014)</w:t>
      </w:r>
      <w:r>
        <w:rPr>
          <w:rStyle w:val="FootnoteReference"/>
        </w:rPr>
        <w:fldChar w:fldCharType="end"/>
      </w:r>
      <w:r>
        <w:t xml:space="preserve">; 0.3% for 23S/28S rRNA genes, and 1.4% for 16S/18S rRNA genes </w:t>
      </w:r>
      <w:r>
        <w:rPr>
          <w:rStyle w:val="FootnoteReference"/>
        </w:rPr>
        <w:fldChar w:fldCharType="begin" w:fldLock="1"/>
      </w:r>
      <w:r>
        <w:instrText>ADDIN CSL_CITATION {"citationItems":[{"id":"ITEM-1","itemData":{"DOI":"10.1016/j.syapm.2011.04.005","ISSN":"07232020","abstract":"As an evolutionary marker, 23S ribosomal RNA (rRNA) offers more diagnostic sequence stretches and greater sequence variation than 16S rRNA. However, 23S rRNA is still not as widely used. Based on 80 metagenome samples from the Global Ocean Sampling (GOS) Expedition, the usefulness and taxonomic resolution of 23S rRNA were compared to those of 16S rRNA. Since 23S rRNA is approximately twice as large as 16S rRNA, twice as many 23S rRNA gene fragments were retrieved from the GOS reads than 16S rRNA gene fragments, with 23S rRNA gene fragments being generally about 100. bp longer. Datasets for 16S and 23S rRNA sequences revealed similar relative abundances for major marine bacterial and archaeal taxa. However, 16S rRNA sequences had a better taxonomic resolution due to their significantly larger reference database. Reevaluation of the specificity of previously published PCR amplification primers and group specific fluorescence in situ hybridization probes on this metagenomic set of non-amplified 23S rRNA sequences revealed that out of 16 primers investigated, only two had more than 90% target group coverage. Evaluations of two probes, BET42a and GAM42a, were in accordance with previous evaluations, with a discrepancy in the target group coverage of the GAM42a probe when evaluated against the GOS metagenomic dataset. © 2011 Elsevier GmbH.","author":[{"dropping-particle":"","family":"Yilmaz","given":"Pelin","non-dropping-particle":"","parse-names":false,"suffix":""},{"dropping-particle":"","family":"Kottmann","given":"Renzo","non-dropping-particle":"","parse-names":false,"suffix":""},{"dropping-particle":"","family":"Pruesse","given":"Elmar","non-dropping-particle":"","parse-names":false,"suffix":""},{"dropping-particle":"","family":"Quast","given":"Christian","non-dropping-particle":"","parse-names":false,"suffix":""},{"dropping-particle":"","family":"Glöckner","given":"Frank Oliver","non-dropping-particle":"","parse-names":false,"suffix":""}],"container-title":"Systematic and Applied Microbiology","id":"ITEM-1","issue":"6","issued":{"date-parts":[["2011"]]},"page":"462-469","publisher":"Elsevier GmbH.","title":"Analysis of 23S rRNA genes in metagenomes - A case study from the Global Ocean Sampling Expedition","type":"article-journal","volume":"34"},"uris":["http://www.mendeley.com/documents/?uuid=a9c64f4d-50b2-47f4-927a-7e381142b852"]}],"mendeley":{"formattedCitation":"(Yilmaz et al. 2011)","plainTextFormattedCitation":"(Yilmaz et al. 2011)","previouslyFormattedCitation":"(Yilmaz et al. 2011)"},"properties":{"noteIndex":0},"schema":"https://github.com/citation-style-language/schema/raw/master/csl-citation.json"}</w:instrText>
      </w:r>
      <w:r>
        <w:rPr>
          <w:rStyle w:val="FootnoteReference"/>
        </w:rPr>
        <w:fldChar w:fldCharType="separate"/>
      </w:r>
      <w:r w:rsidRPr="00324684">
        <w:rPr>
          <w:bCs/>
          <w:noProof/>
          <w:lang w:val="en-US"/>
        </w:rPr>
        <w:t>(Yilmaz et al. 2011)</w:t>
      </w:r>
      <w:r>
        <w:rPr>
          <w:rStyle w:val="FootnoteReference"/>
        </w:rPr>
        <w:fldChar w:fldCharType="end"/>
      </w:r>
      <w:r>
        <w:t>). The retrieval of standard barcode markers of all organisms in a sample depends on the coverage and number of reads per genetic region, which are determined by the sequencing depth, i.e. the sequenced portion of a sample. This pitfall can, however, be overcome with higher sequencing depths, which are increasingly getting cheaper</w:t>
      </w:r>
      <w:r w:rsidR="00312A0C">
        <w:t>.</w:t>
      </w:r>
    </w:p>
    <w:p w14:paraId="13529335" w14:textId="61E61C83" w:rsidR="00312A0C" w:rsidRDefault="00312A0C" w:rsidP="00FC4770">
      <w:pPr>
        <w:spacing w:line="360" w:lineRule="auto"/>
        <w:ind w:left="720" w:firstLine="720"/>
        <w:jc w:val="both"/>
      </w:pPr>
    </w:p>
    <w:p w14:paraId="18AA4717" w14:textId="64205BFA" w:rsidR="00312A0C" w:rsidRDefault="00312A0C" w:rsidP="00312A0C">
      <w:pPr>
        <w:spacing w:line="360" w:lineRule="auto"/>
        <w:ind w:left="720" w:firstLine="720"/>
        <w:jc w:val="both"/>
      </w:pPr>
      <w:r>
        <w:t xml:space="preserve">Alternative: In comparison, total RNA-Seq natural enrichment for </w:t>
      </w:r>
      <w:proofErr w:type="spellStart"/>
      <w:r>
        <w:t>ssu</w:t>
      </w:r>
      <w:proofErr w:type="spellEnd"/>
      <w:r>
        <w:t xml:space="preserve"> and </w:t>
      </w:r>
      <w:proofErr w:type="spellStart"/>
      <w:r>
        <w:t>lsu</w:t>
      </w:r>
      <w:proofErr w:type="spellEnd"/>
      <w:r>
        <w:t xml:space="preserve">, &gt;85% of total RNA consists of ribosomal RNA (rRNA, component of ribosomes) </w:t>
      </w:r>
      <w:r>
        <w:rPr>
          <w:rStyle w:val="FootnoteReference"/>
        </w:rPr>
        <w:fldChar w:fldCharType="begin" w:fldLock="1"/>
      </w:r>
      <w:r>
        <w:instrText>ADDIN CSL_CITATION {"citationItems":[{"id":"ITEM-1","itemData":{"DOI":"10.1007/978-1-4684-3417-0_12","ISBN":"978-1-4684-3417-0","abstract":"The long title of this chapter was suggested by the editor. I find it excellent because, right away, it points to the complexity and vagueness of the subject. This in turn forces the author to clarify his position. First of all I shall not deal with eukaryotic cells; partly because I lack the necessary specialized knowledge, but also because, as a rule, these cells contain more than one protein-synthesizing system (PSS), making them particularly difficult to analyze. So, this chapter is about the PSS in bacteria with the usual bias toward Escherichia coli.","author":[{"dropping-particle":"","family":"Maaløe","given":"O","non-dropping-particle":"","parse-names":false,"suffix":""}],"container-title":"Biological Regulation and Development: Gene Expression","editor":[{"dropping-particle":"","family":"Goldberger","given":"Robert F","non-dropping-particle":"","parse-names":false,"suffix":""}],"id":"ITEM-1","issued":{"date-parts":[["1979"]]},"page":"487-542","publisher":"Springer US","publisher-place":"Boston, MA","title":"Regulation of the Protein-Synthesizing Machinery---Ribosomes, tRNA, Factors, and So On","type":"chapter"},"uris":["http://www.mendeley.com/documents/?uuid=df82fedf-5511-4ed8-b29f-9d425296ee39"]}],"mendeley":{"formattedCitation":"(Maaløe 1979)","plainTextFormattedCitation":"(Maaløe 1979)","previouslyFormattedCitation":"(Maaløe 1979)"},"properties":{"noteIndex":0},"schema":"https://github.com/citation-style-language/schema/raw/master/csl-citation.json"}</w:instrText>
      </w:r>
      <w:r>
        <w:rPr>
          <w:rStyle w:val="FootnoteReference"/>
        </w:rPr>
        <w:fldChar w:fldCharType="separate"/>
      </w:r>
      <w:r w:rsidRPr="00324684">
        <w:rPr>
          <w:noProof/>
        </w:rPr>
        <w:t>(Maaløe 1979)</w:t>
      </w:r>
      <w:r>
        <w:rPr>
          <w:rStyle w:val="FootnoteReference"/>
        </w:rPr>
        <w:fldChar w:fldCharType="end"/>
      </w:r>
      <w:r>
        <w:t xml:space="preserve"> and can be even further used for mRNA analysis (used in soil and cow gut studies). </w:t>
      </w:r>
      <w:r>
        <w:lastRenderedPageBreak/>
        <w:t xml:space="preserve">Also active part of community: Total-RNA sequencing can be used to identify the active part of a community </w:t>
      </w:r>
      <w:r>
        <w:rPr>
          <w:rStyle w:val="FootnoteReference"/>
        </w:rPr>
        <w:fldChar w:fldCharType="begin" w:fldLock="1"/>
      </w:r>
      <w:r>
        <w:instrText>ADDIN CSL_CITATION {"citationItems":[{"id":"ITEM-1","itemData":{"DOI":"10.1186/s40168-018-0453-0","ISSN":"20492618","abstract":"A majority of indoor residential microbes originate from humans, pets, and outdoor air and are not adapted to the built environment (BE). Consequently, a large portion of the microbes identified by DNA-based methods are either dead or metabolically inactive. Although many exceptions have been noted, the ribosomal RNA fraction of the sample is more likely to represent either viable or metabolically active cells. We examined methodological variations in sample processing using a defined, mock BE microbial community to better understand the scope of technique-based vs. biological-based differences in both ribosomal transcript (rRNA) and gene (DNA) sequence community analysis. Based on in vitro tests, a protocol was adopted for the analysis of the genetic and metabolic pool (DNA vs. rRNA) of air and surface microbiomes within a residential setting. We observed differences in DNA/RNA co-extraction efficiency for individual microbes, but overall, a greater recovery of rRNA using FastPrep (&gt; 50%). Samples stored with various preservation methods at − 80°C experienced a rapid decline in nucleic acid recovery starting within the first week, although post-extraction rRNA had no significant degradation when treated with RNAStable. We recommend that co-extraction samples be processed as quickly as possible after collection. The in vivo analysis revealed significant differences in the two components (genetic and metabolic pool) in terms of taxonomy, community structure, and microbial association networks. Rare taxa present in the genetic pool showed higher metabolic potential (RNA:DNA ratio), whereas commonly detected taxa of outdoor origins based on DNA sequencing, especially taxa of the Sphingomonadales order, were present in lower relative abundances in the viable community. Although methodological variations in sample preparations are high, large differences between the DNA and RNA fractions of the total microbial community demonstrate that direct examination of rRNA isolated from a residential BE microbiome has the potential to identify the more likely viable or active portion of the microbial community. In an environment that has primarily dead and metabolically inactive cells, we suggest that the rRNA fraction of BE samples is capable of providing a more ecologically relevant insight into the factors that drive indoor microbial community dynamics.","author":[{"dropping-particle":"","family":"Gomez-Silvan","given":"Cinta","non-dropping-particle":"","parse-names":false,"suffix":""},{"dropping-particle":"","family":"Leung","given":"Marcus H.Y.","non-dropping-particle":"","parse-names":false,"suffix":""},{"dropping-particle":"","family":"Grue","given":"Katherine A.","non-dropping-particle":"","parse-names":false,"suffix":""},{"dropping-particle":"","family":"Kaur","given":"Randeep","non-dropping-particle":"","parse-names":false,"suffix":""},{"dropping-particle":"","family":"Tong","given":"Xinzhao","non-dropping-particle":"","parse-names":false,"suffix":""},{"dropping-particle":"","family":"Lee","given":"Patrick K.H.","non-dropping-particle":"","parse-names":false,"suffix":""},{"dropping-particle":"","family":"Andersen","given":"Gary L.","non-dropping-particle":"","parse-names":false,"suffix":""}],"container-title":"Microbiome","id":"ITEM-1","issue":"1","issued":{"date-parts":[["2018"]]},"page":"1-16","publisher":"Microbiome","title":"A comparison of methods used to unveil the genetic and metabolic pool in the built environment","type":"article-journal","volume":"6"},"uris":["http://www.mendeley.com/documents/?uuid=cb3795f4-3215-40a9-b2b1-a58c91dd93f8"]}],"mendeley":{"formattedCitation":"(Gomez-Silvan et al. 2018)","plainTextFormattedCitation":"(Gomez-Silvan et al. 2018)","previouslyFormattedCitation":"(Gomez-Silvan et al. 2018)"},"properties":{"noteIndex":0},"schema":"https://github.com/citation-style-language/schema/raw/master/csl-citation.json"}</w:instrText>
      </w:r>
      <w:r>
        <w:rPr>
          <w:rStyle w:val="FootnoteReference"/>
        </w:rPr>
        <w:fldChar w:fldCharType="separate"/>
      </w:r>
      <w:r w:rsidRPr="00324684">
        <w:rPr>
          <w:bCs/>
          <w:noProof/>
          <w:lang w:val="en-US"/>
        </w:rPr>
        <w:t>(Gomez-Silvan et al. 2018)</w:t>
      </w:r>
      <w:r>
        <w:rPr>
          <w:rStyle w:val="FootnoteReference"/>
        </w:rPr>
        <w:fldChar w:fldCharType="end"/>
      </w:r>
      <w:r>
        <w:t xml:space="preserve">, based on the fact that the abundance of rRNA in a cell (as in the number of ribosomes) is an indicator for cell growth and activity </w:t>
      </w:r>
      <w:r>
        <w:rPr>
          <w:rStyle w:val="FootnoteReference"/>
        </w:rPr>
        <w:fldChar w:fldCharType="begin" w:fldLock="1"/>
      </w:r>
      <w:r>
        <w:instrText>ADDIN CSL_CITATION {"citationItems":[{"id":"ITEM-1","itemData":{"author":[{"dropping-particle":"","family":"Milo","given":"Ron","non-dropping-particle":"","parse-names":false,"suffix":""},{"dropping-particle":"","family":"Phillips","given":"Rob","non-dropping-particle":"","parse-names":false,"suffix":""}],"edition":"Draft","id":"ITEM-1","issued":{"date-parts":[["2015"]]},"number-of-pages":"188-192","publisher":"Garland Science,Taylor &amp; Francis Group","title":"CELL BIOLOGY by the numbers","type":"book"},"uris":["http://www.mendeley.com/documents/?uuid=1a6a5968-3e8d-4716-b069-252cdd12e66b"]}],"mendeley":{"formattedCitation":"(Milo and Phillips 2015)","plainTextFormattedCitation":"(Milo and Phillips 2015)","previouslyFormattedCitation":"(Milo and Phillips 2015)"},"properties":{"noteIndex":0},"schema":"https://github.com/citation-style-language/schema/raw/master/csl-citation.json"}</w:instrText>
      </w:r>
      <w:r>
        <w:rPr>
          <w:rStyle w:val="FootnoteReference"/>
        </w:rPr>
        <w:fldChar w:fldCharType="separate"/>
      </w:r>
      <w:r w:rsidRPr="00324684">
        <w:rPr>
          <w:noProof/>
        </w:rPr>
        <w:t>(Milo and Phillips 2015)</w:t>
      </w:r>
      <w:r>
        <w:rPr>
          <w:rStyle w:val="FootnoteReference"/>
        </w:rPr>
        <w:fldChar w:fldCharType="end"/>
      </w:r>
      <w:r>
        <w:t xml:space="preserve">. This signal contrasts with that from metagenomics, which targets the present community, including dead and/or inactive cells and extracellular DNA, which can make up high portions of microbial DNA datasets (up to &gt;90%; </w:t>
      </w:r>
      <w:r>
        <w:rPr>
          <w:rStyle w:val="FootnoteReference"/>
        </w:rPr>
        <w:fldChar w:fldCharType="begin" w:fldLock="1"/>
      </w:r>
      <w:r>
        <w:instrText>ADDIN CSL_CITATION {"citationItems":[{"id":"ITEM-1","itemData":{"DOI":"10.1016/j.margen.2015.08.007","ISSN":"18747787","abstract":"In marine sediments, DNA occurs both inside and outside living organisms. DNA not enclosed in living cells may account for the largest fraction of total DNA, and include molecules locked within dead cells, organic and inorganic aggregates, adsorbed onto mineral matrices, and viral DNA. This DNA comprises genetic material released in situ from sediment microbial communities, as well as DNA of pelagic and terrestrial origin deposited to the seafloor. DNA not enclosed in living cells undermines the assumption of a direct link between the overall DNA pool and the local, currently living microbial assemblages, in terms of both microbial cell abundance and diversity. At the same time, the extracellular DNA may provide an integrated view of the biodiversity and ecological processes occurring on land, in marine water columns, and sediments themselves, thereby acting as an archive of genetic information which can be used to reconstruct past changes in source environments. In this review, we identify and discuss DNA pools in marine sediments, with special focus on DNA not enclosed in living cells, its origin, dynamics, and ecological and methodological implications. Achievements in deciphering the genetic information held within each DNA pool are presented along with still-standing challenges and major gaps in current knowledge.","author":[{"dropping-particle":"","family":"Torti","given":"Andrea","non-dropping-particle":"","parse-names":false,"suffix":""},{"dropping-particle":"","family":"Lever","given":"Mark Alexander","non-dropping-particle":"","parse-names":false,"suffix":""},{"dropping-particle":"","family":"Jørgensen","given":"Bo Barker","non-dropping-particle":"","parse-names":false,"suffix":""}],"container-title":"Marine Genomics","id":"ITEM-1","issued":{"date-parts":[["2015"]]},"page":"185-196","publisher":"The Authors","title":"Origin, dynamics, and implications of extracellular DNA pools in marine sediments","type":"article-journal","volume":"24"},"uris":["http://www.mendeley.com/documents/?uuid=ea7bc2c7-483c-4e3a-b896-e9e00b35a5a4"]},{"id":"ITEM-2","itemData":{"DOI":"10.1038/nmicrobiol.2016.242","ISSN":"20585276","abstract":"© 2016 Macmillan Publishers Limited, part of Springer Nature. All rights reserved. 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2","issue":"0","issued":{"date-parts":[["2016"]]},"page":"1-6","publisher":"Nature Publishing Group","title":"Relic DNA is abundant in soil and obscures estimates of soil microbial diversity","type":"article-journal","volume":"2"},"uris":["http://www.mendeley.com/documents/?uuid=6a955711-d2c8-4a9b-95e6-a490f8010066"]}],"mendeley":{"formattedCitation":"(Carini et al. 2016; Torti, Lever, and Jørgensen 2015)","manualFormatting":"Carini et al. 2016; Torti, Lever, and Jørgensen 2015)","plainTextFormattedCitation":"(Carini et al. 2016; Torti, Lever, and Jørgensen 2015)","previouslyFormattedCitation":"(Carini et al. 2016; Torti, Lever, and Jørgensen 2015)"},"properties":{"noteIndex":0},"schema":"https://github.com/citation-style-language/schema/raw/master/csl-citation.json"}</w:instrText>
      </w:r>
      <w:r>
        <w:rPr>
          <w:rStyle w:val="FootnoteReference"/>
        </w:rPr>
        <w:fldChar w:fldCharType="separate"/>
      </w:r>
      <w:r>
        <w:rPr>
          <w:noProof/>
        </w:rPr>
        <w:t>Carini et al. 2016; Torti, Lever, and Jørgensen 2015)</w:t>
      </w:r>
      <w:r>
        <w:rPr>
          <w:rStyle w:val="FootnoteReference"/>
        </w:rPr>
        <w:fldChar w:fldCharType="end"/>
      </w:r>
      <w:r>
        <w:t>.</w:t>
      </w:r>
    </w:p>
    <w:p w14:paraId="48757EAE" w14:textId="5E89B286" w:rsidR="00312A0C" w:rsidRDefault="00312A0C" w:rsidP="00312A0C">
      <w:pPr>
        <w:spacing w:line="360" w:lineRule="auto"/>
        <w:ind w:left="720" w:firstLine="720"/>
        <w:jc w:val="both"/>
      </w:pPr>
    </w:p>
    <w:p w14:paraId="5B60B16F" w14:textId="321358D5" w:rsidR="00312A0C" w:rsidRDefault="00312A0C" w:rsidP="00312A0C">
      <w:pPr>
        <w:pStyle w:val="ListParagraph"/>
      </w:pPr>
      <w:proofErr w:type="spellStart"/>
      <w:r>
        <w:t>Comparsion</w:t>
      </w:r>
      <w:proofErr w:type="spellEnd"/>
      <w:r>
        <w:t xml:space="preserve"> of both methods needed for freshwater microbiome assessments. Here we compare both using mock and real freshwater microbiomes, testing different pipelines.</w:t>
      </w:r>
      <w:r w:rsidR="00BA4B64">
        <w:t xml:space="preserve"> Many pipelines have been compared for metagenomics REF, but not for </w:t>
      </w:r>
      <w:proofErr w:type="spellStart"/>
      <w:r w:rsidR="00BA4B64">
        <w:t>total</w:t>
      </w:r>
      <w:proofErr w:type="spellEnd"/>
      <w:r w:rsidR="00BA4B64">
        <w:t xml:space="preserve"> RNA Seq</w:t>
      </w:r>
    </w:p>
    <w:p w14:paraId="6392AC4C" w14:textId="77777777" w:rsidR="00312A0C" w:rsidRDefault="00312A0C" w:rsidP="00312A0C">
      <w:pPr>
        <w:spacing w:line="360" w:lineRule="auto"/>
        <w:ind w:left="720" w:firstLine="720"/>
        <w:jc w:val="both"/>
      </w:pPr>
    </w:p>
    <w:p w14:paraId="5AD96746" w14:textId="5775FAB8" w:rsidR="00312A0C" w:rsidRDefault="00312A0C" w:rsidP="00312A0C">
      <w:pPr>
        <w:spacing w:line="360" w:lineRule="auto"/>
        <w:ind w:left="720" w:firstLine="720"/>
        <w:jc w:val="both"/>
      </w:pPr>
    </w:p>
    <w:p w14:paraId="53E0B9A3" w14:textId="615BCD6E" w:rsidR="00312A0C" w:rsidRPr="00312A0C" w:rsidRDefault="00312A0C" w:rsidP="00FC4770">
      <w:pPr>
        <w:spacing w:line="360" w:lineRule="auto"/>
        <w:ind w:left="720" w:firstLine="720"/>
        <w:jc w:val="both"/>
      </w:pPr>
    </w:p>
    <w:p w14:paraId="06A2F0D5" w14:textId="77777777" w:rsidR="00FC4770" w:rsidRDefault="00FC4770" w:rsidP="00FC4770">
      <w:pPr>
        <w:spacing w:line="360" w:lineRule="auto"/>
        <w:ind w:firstLine="720"/>
        <w:jc w:val="both"/>
        <w:rPr>
          <w:rFonts w:ascii="Calibri" w:hAnsi="Calibri" w:cs="Calibri"/>
          <w:bCs/>
          <w:noProof/>
          <w:color w:val="000000" w:themeColor="text1"/>
          <w:lang w:val="en-US"/>
        </w:rPr>
      </w:pPr>
    </w:p>
    <w:p w14:paraId="3A56E918" w14:textId="77777777" w:rsidR="00FC4770" w:rsidRPr="002C57A6" w:rsidRDefault="00FC4770" w:rsidP="00FC4770">
      <w:pPr>
        <w:spacing w:line="360" w:lineRule="auto"/>
        <w:ind w:firstLine="720"/>
        <w:jc w:val="both"/>
        <w:rPr>
          <w:rFonts w:ascii="Calibri" w:hAnsi="Calibri" w:cs="Calibri"/>
          <w:bCs/>
          <w:noProof/>
          <w:color w:val="000000" w:themeColor="text1"/>
          <w:lang w:val="en-US"/>
        </w:rPr>
      </w:pPr>
    </w:p>
    <w:p w14:paraId="6BF392BB" w14:textId="2F9BE7F4" w:rsidR="002C57A6" w:rsidRPr="002C57A6" w:rsidRDefault="002C57A6" w:rsidP="002C57A6">
      <w:pPr>
        <w:spacing w:line="360" w:lineRule="auto"/>
        <w:ind w:firstLine="720"/>
        <w:jc w:val="both"/>
        <w:rPr>
          <w:rFonts w:ascii="Calibri" w:hAnsi="Calibri" w:cs="Calibri"/>
          <w:bCs/>
          <w:noProof/>
          <w:color w:val="000000" w:themeColor="text1"/>
          <w:lang w:val="en-US"/>
        </w:rPr>
      </w:pPr>
    </w:p>
    <w:p w14:paraId="0B1E52A3" w14:textId="77777777" w:rsidR="002C57A6" w:rsidRPr="002C57A6" w:rsidRDefault="002C57A6" w:rsidP="002C57A6">
      <w:pPr>
        <w:spacing w:line="360" w:lineRule="auto"/>
        <w:ind w:firstLine="720"/>
        <w:jc w:val="both"/>
        <w:rPr>
          <w:rFonts w:ascii="Calibri" w:hAnsi="Calibri" w:cs="Calibri"/>
          <w:color w:val="000000" w:themeColor="text1"/>
        </w:rPr>
      </w:pPr>
    </w:p>
    <w:p w14:paraId="458D8DEC" w14:textId="77777777" w:rsidR="00222941" w:rsidRDefault="00222941" w:rsidP="004D5825">
      <w:pPr>
        <w:spacing w:line="360" w:lineRule="auto"/>
        <w:jc w:val="both"/>
        <w:rPr>
          <w:rFonts w:ascii="Calibri" w:hAnsi="Calibri" w:cs="Calibri"/>
        </w:rPr>
      </w:pPr>
    </w:p>
    <w:p w14:paraId="611FC0C8" w14:textId="77777777" w:rsidR="00222941" w:rsidRDefault="00222941" w:rsidP="004D5825">
      <w:pPr>
        <w:spacing w:line="360" w:lineRule="auto"/>
        <w:jc w:val="both"/>
        <w:rPr>
          <w:rFonts w:ascii="Calibri" w:hAnsi="Calibri" w:cs="Calibri"/>
        </w:rPr>
      </w:pPr>
    </w:p>
    <w:p w14:paraId="3F869081" w14:textId="1F9D5189" w:rsidR="00312A0C" w:rsidRDefault="00312A0C">
      <w:r>
        <w:br w:type="page"/>
      </w:r>
    </w:p>
    <w:p w14:paraId="714DC8C3" w14:textId="551947AB" w:rsidR="00EE3DBD" w:rsidRDefault="00312A0C" w:rsidP="00EE3DBD">
      <w:proofErr w:type="spellStart"/>
      <w:r>
        <w:lastRenderedPageBreak/>
        <w:t>Diskussion</w:t>
      </w:r>
      <w:proofErr w:type="spellEnd"/>
      <w:r>
        <w:t>:</w:t>
      </w:r>
    </w:p>
    <w:p w14:paraId="45DF5046" w14:textId="23176F83" w:rsidR="00312A0C" w:rsidRDefault="00312A0C" w:rsidP="00EE3DBD"/>
    <w:p w14:paraId="551DC583" w14:textId="5BE7D28D" w:rsidR="00312A0C" w:rsidRDefault="00312A0C" w:rsidP="00EE3DBD">
      <w:r>
        <w:t xml:space="preserve">Metabarcoding for </w:t>
      </w:r>
      <w:proofErr w:type="spellStart"/>
      <w:r>
        <w:t>entore</w:t>
      </w:r>
      <w:proofErr w:type="spellEnd"/>
      <w:r>
        <w:t xml:space="preserve"> communities with multi-marker approaches</w:t>
      </w:r>
    </w:p>
    <w:p w14:paraId="67855565" w14:textId="0129EC4C" w:rsidR="00312A0C" w:rsidRDefault="00312A0C" w:rsidP="00EE3DBD"/>
    <w:p w14:paraId="405AC29A" w14:textId="2781F4CE" w:rsidR="00312A0C" w:rsidRDefault="00312A0C" w:rsidP="00EE3DBD">
      <w:proofErr w:type="spellStart"/>
      <w:r>
        <w:t>Rna</w:t>
      </w:r>
      <w:proofErr w:type="spellEnd"/>
      <w:r>
        <w:t xml:space="preserve"> hard to handle</w:t>
      </w:r>
    </w:p>
    <w:sectPr w:rsidR="00312A0C" w:rsidSect="0054700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1002AFF" w:usb1="C000ACF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B73B35"/>
    <w:multiLevelType w:val="hybridMultilevel"/>
    <w:tmpl w:val="0D08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69942AE"/>
    <w:multiLevelType w:val="hybridMultilevel"/>
    <w:tmpl w:val="0D08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700"/>
    <w:rsid w:val="001B4483"/>
    <w:rsid w:val="00222941"/>
    <w:rsid w:val="002C57A6"/>
    <w:rsid w:val="00312A0C"/>
    <w:rsid w:val="004D5825"/>
    <w:rsid w:val="00547004"/>
    <w:rsid w:val="005A3700"/>
    <w:rsid w:val="00BA4B64"/>
    <w:rsid w:val="00EE3DBD"/>
    <w:rsid w:val="00FC477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12ECA"/>
  <w15:chartTrackingRefBased/>
  <w15:docId w15:val="{89A695D8-3FF1-524D-9E97-7D7D3C571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700"/>
    <w:pPr>
      <w:ind w:left="720"/>
      <w:contextualSpacing/>
    </w:pPr>
  </w:style>
  <w:style w:type="character" w:styleId="FootnoteReference">
    <w:name w:val="footnote reference"/>
    <w:basedOn w:val="DefaultParagraphFont"/>
    <w:uiPriority w:val="99"/>
    <w:semiHidden/>
    <w:unhideWhenUsed/>
    <w:rsid w:val="00EE3DB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9E7F18-E82C-BD49-B60D-118CFB97A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5</Pages>
  <Words>15521</Words>
  <Characters>88473</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empel</dc:creator>
  <cp:keywords/>
  <dc:description/>
  <cp:lastModifiedBy>Christopher Hempel</cp:lastModifiedBy>
  <cp:revision>2</cp:revision>
  <dcterms:created xsi:type="dcterms:W3CDTF">2020-05-05T04:57:00Z</dcterms:created>
  <dcterms:modified xsi:type="dcterms:W3CDTF">2020-05-07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75061911/MyStyle-2</vt:lpwstr>
  </property>
  <property fmtid="{D5CDD505-2E9C-101B-9397-08002B2CF9AE}" pid="5" name="Mendeley Recent Style Name 1_1">
    <vt:lpwstr>American Sociological Association - Christopher Hempe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environmental-science</vt:lpwstr>
  </property>
  <property fmtid="{D5CDD505-2E9C-101B-9397-08002B2CF9AE}" pid="11" name="Mendeley Recent Style Name 4_1">
    <vt:lpwstr>Frontiers in Environmental 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und-landschaft</vt:lpwstr>
  </property>
  <property fmtid="{D5CDD505-2E9C-101B-9397-08002B2CF9AE}" pid="19" name="Mendeley Recent Style Name 8_1">
    <vt:lpwstr>Natur und Landschaft (Germa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c1628f-4383-3766-b9d4-d7f2b9b2d836</vt:lpwstr>
  </property>
  <property fmtid="{D5CDD505-2E9C-101B-9397-08002B2CF9AE}" pid="24" name="Mendeley Citation Style_1">
    <vt:lpwstr>http://www.zotero.org/styles/frontiers-in-environmental-science</vt:lpwstr>
  </property>
</Properties>
</file>